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B811D" w14:textId="77777777"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4C93CFDE" w:rsidR="0094475E" w:rsidRDefault="00FF48BA" w:rsidP="00ED49F8">
      <w:pPr>
        <w:pStyle w:val="NoSpacing"/>
      </w:pPr>
      <w:r>
        <w:t>Version 4.</w:t>
      </w:r>
      <w:r w:rsidR="007D23C1">
        <w:t>3.1</w:t>
      </w:r>
    </w:p>
    <w:p w14:paraId="6649D723" w14:textId="04E04507"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B30374">
        <w:rPr>
          <w:noProof/>
        </w:rPr>
        <w:t>11/3/2023</w:t>
      </w:r>
      <w:r w:rsidR="006F48A3">
        <w:fldChar w:fldCharType="end"/>
      </w:r>
      <w:r w:rsidR="008E4637">
        <w:t xml:space="preserve">. </w:t>
      </w:r>
    </w:p>
    <w:p w14:paraId="39CF47A3" w14:textId="316FCA6B" w:rsidR="00981BB6" w:rsidRDefault="008E4637" w:rsidP="00ED49F8">
      <w:pPr>
        <w:pStyle w:val="NoSpacing"/>
      </w:pPr>
      <w:r>
        <w:t>Important c</w:t>
      </w:r>
      <w:r w:rsidR="00DC18BE">
        <w:t xml:space="preserve">hanges from </w:t>
      </w:r>
      <w:r w:rsidR="007D23C1">
        <w:t xml:space="preserve">the </w:t>
      </w:r>
      <w:r w:rsidR="00DC18BE">
        <w:t xml:space="preserve">previous version are </w:t>
      </w:r>
      <w:r w:rsidR="00DC18BE" w:rsidRPr="00DC18BE">
        <w:rPr>
          <w:highlight w:val="yellow"/>
        </w:rPr>
        <w:t>highlighted</w:t>
      </w:r>
      <w:r w:rsidR="00DC18BE">
        <w:t>.</w:t>
      </w:r>
    </w:p>
    <w:p w14:paraId="0686FD64" w14:textId="7CB52AB8" w:rsidR="007D23C1" w:rsidRDefault="007D23C1" w:rsidP="00ED49F8">
      <w:pPr>
        <w:pStyle w:val="NoSpacing"/>
      </w:pPr>
      <w:r>
        <w:t>U</w:t>
      </w:r>
      <w:r>
        <w:t>ser group mailing list</w:t>
      </w:r>
      <w:r>
        <w:t xml:space="preserve">: </w:t>
      </w:r>
      <w:hyperlink r:id="rId8" w:history="1">
        <w:r w:rsidRPr="00E34DE5">
          <w:rPr>
            <w:rStyle w:val="Hyperlink"/>
          </w:rPr>
          <w:t>F0AMusers@googlegroups.com</w:t>
        </w:r>
      </w:hyperlink>
    </w:p>
    <w:p w14:paraId="613CB810" w14:textId="77777777" w:rsidR="005B266A" w:rsidRPr="005B266A" w:rsidRDefault="00AD6974" w:rsidP="00091CD1">
      <w:pPr>
        <w:pStyle w:val="TOCHeading"/>
      </w:pPr>
      <w:r>
        <w:t>Table of Contents</w:t>
      </w:r>
    </w:p>
    <w:p w14:paraId="122F2792" w14:textId="594BF8BD" w:rsidR="00A30400" w:rsidRDefault="000F0343">
      <w:pPr>
        <w:pStyle w:val="TOC1"/>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rsidR="00AD6974">
        <w:instrText xml:space="preserve"> TOC \o "1-3" \h \z \u </w:instrText>
      </w:r>
      <w:r>
        <w:fldChar w:fldCharType="separate"/>
      </w:r>
      <w:hyperlink w:anchor="_Toc149907217" w:history="1">
        <w:r w:rsidR="00A30400" w:rsidRPr="00650F0F">
          <w:rPr>
            <w:rStyle w:val="Hyperlink"/>
            <w:noProof/>
          </w:rPr>
          <w:t>1. IMPORTANT USAGE INFORMATION</w:t>
        </w:r>
        <w:r w:rsidR="00A30400">
          <w:rPr>
            <w:noProof/>
            <w:webHidden/>
          </w:rPr>
          <w:tab/>
        </w:r>
        <w:r w:rsidR="00A30400">
          <w:rPr>
            <w:noProof/>
            <w:webHidden/>
          </w:rPr>
          <w:fldChar w:fldCharType="begin"/>
        </w:r>
        <w:r w:rsidR="00A30400">
          <w:rPr>
            <w:noProof/>
            <w:webHidden/>
          </w:rPr>
          <w:instrText xml:space="preserve"> PAGEREF _Toc149907217 \h </w:instrText>
        </w:r>
        <w:r w:rsidR="00A30400">
          <w:rPr>
            <w:noProof/>
            <w:webHidden/>
          </w:rPr>
        </w:r>
        <w:r w:rsidR="00A30400">
          <w:rPr>
            <w:noProof/>
            <w:webHidden/>
          </w:rPr>
          <w:fldChar w:fldCharType="separate"/>
        </w:r>
        <w:r w:rsidR="00B30374">
          <w:rPr>
            <w:noProof/>
            <w:webHidden/>
          </w:rPr>
          <w:t>3</w:t>
        </w:r>
        <w:r w:rsidR="00A30400">
          <w:rPr>
            <w:noProof/>
            <w:webHidden/>
          </w:rPr>
          <w:fldChar w:fldCharType="end"/>
        </w:r>
      </w:hyperlink>
    </w:p>
    <w:p w14:paraId="360DC0B7" w14:textId="54EC9F89"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18" w:history="1">
        <w:r w:rsidRPr="00650F0F">
          <w:rPr>
            <w:rStyle w:val="Hyperlink"/>
            <w:noProof/>
          </w:rPr>
          <w:t>2. GENERAL OVERVIEW</w:t>
        </w:r>
        <w:r>
          <w:rPr>
            <w:noProof/>
            <w:webHidden/>
          </w:rPr>
          <w:tab/>
        </w:r>
        <w:r>
          <w:rPr>
            <w:noProof/>
            <w:webHidden/>
          </w:rPr>
          <w:fldChar w:fldCharType="begin"/>
        </w:r>
        <w:r>
          <w:rPr>
            <w:noProof/>
            <w:webHidden/>
          </w:rPr>
          <w:instrText xml:space="preserve"> PAGEREF _Toc149907218 \h </w:instrText>
        </w:r>
        <w:r>
          <w:rPr>
            <w:noProof/>
            <w:webHidden/>
          </w:rPr>
        </w:r>
        <w:r>
          <w:rPr>
            <w:noProof/>
            <w:webHidden/>
          </w:rPr>
          <w:fldChar w:fldCharType="separate"/>
        </w:r>
        <w:r w:rsidR="00B30374">
          <w:rPr>
            <w:noProof/>
            <w:webHidden/>
          </w:rPr>
          <w:t>4</w:t>
        </w:r>
        <w:r>
          <w:rPr>
            <w:noProof/>
            <w:webHidden/>
          </w:rPr>
          <w:fldChar w:fldCharType="end"/>
        </w:r>
      </w:hyperlink>
    </w:p>
    <w:p w14:paraId="48A6FA8E" w14:textId="6C6014A0"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19" w:history="1">
        <w:r w:rsidRPr="00650F0F">
          <w:rPr>
            <w:rStyle w:val="Hyperlink"/>
            <w:noProof/>
          </w:rPr>
          <w:t>3. METEOROLOGY</w:t>
        </w:r>
        <w:r>
          <w:rPr>
            <w:noProof/>
            <w:webHidden/>
          </w:rPr>
          <w:tab/>
        </w:r>
        <w:r>
          <w:rPr>
            <w:noProof/>
            <w:webHidden/>
          </w:rPr>
          <w:fldChar w:fldCharType="begin"/>
        </w:r>
        <w:r>
          <w:rPr>
            <w:noProof/>
            <w:webHidden/>
          </w:rPr>
          <w:instrText xml:space="preserve"> PAGEREF _Toc149907219 \h </w:instrText>
        </w:r>
        <w:r>
          <w:rPr>
            <w:noProof/>
            <w:webHidden/>
          </w:rPr>
        </w:r>
        <w:r>
          <w:rPr>
            <w:noProof/>
            <w:webHidden/>
          </w:rPr>
          <w:fldChar w:fldCharType="separate"/>
        </w:r>
        <w:r w:rsidR="00B30374">
          <w:rPr>
            <w:noProof/>
            <w:webHidden/>
          </w:rPr>
          <w:t>5</w:t>
        </w:r>
        <w:r>
          <w:rPr>
            <w:noProof/>
            <w:webHidden/>
          </w:rPr>
          <w:fldChar w:fldCharType="end"/>
        </w:r>
      </w:hyperlink>
    </w:p>
    <w:p w14:paraId="48E6FDC4" w14:textId="62A7BE93"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20" w:history="1">
        <w:r w:rsidRPr="00650F0F">
          <w:rPr>
            <w:rStyle w:val="Hyperlink"/>
            <w:noProof/>
          </w:rPr>
          <w:t>4. CHEMICAL CONCENTRATIONS</w:t>
        </w:r>
        <w:r>
          <w:rPr>
            <w:noProof/>
            <w:webHidden/>
          </w:rPr>
          <w:tab/>
        </w:r>
        <w:r>
          <w:rPr>
            <w:noProof/>
            <w:webHidden/>
          </w:rPr>
          <w:fldChar w:fldCharType="begin"/>
        </w:r>
        <w:r>
          <w:rPr>
            <w:noProof/>
            <w:webHidden/>
          </w:rPr>
          <w:instrText xml:space="preserve"> PAGEREF _Toc149907220 \h </w:instrText>
        </w:r>
        <w:r>
          <w:rPr>
            <w:noProof/>
            <w:webHidden/>
          </w:rPr>
        </w:r>
        <w:r>
          <w:rPr>
            <w:noProof/>
            <w:webHidden/>
          </w:rPr>
          <w:fldChar w:fldCharType="separate"/>
        </w:r>
        <w:r w:rsidR="00B30374">
          <w:rPr>
            <w:noProof/>
            <w:webHidden/>
          </w:rPr>
          <w:t>7</w:t>
        </w:r>
        <w:r>
          <w:rPr>
            <w:noProof/>
            <w:webHidden/>
          </w:rPr>
          <w:fldChar w:fldCharType="end"/>
        </w:r>
      </w:hyperlink>
    </w:p>
    <w:p w14:paraId="60A21C6C" w14:textId="358C0B64"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1" w:history="1">
        <w:r w:rsidRPr="00650F0F">
          <w:rPr>
            <w:rStyle w:val="Hyperlink"/>
            <w:noProof/>
          </w:rPr>
          <w:t>4.1 THE INITCONC INPUT</w:t>
        </w:r>
        <w:r>
          <w:rPr>
            <w:noProof/>
            <w:webHidden/>
          </w:rPr>
          <w:tab/>
        </w:r>
        <w:r>
          <w:rPr>
            <w:noProof/>
            <w:webHidden/>
          </w:rPr>
          <w:fldChar w:fldCharType="begin"/>
        </w:r>
        <w:r>
          <w:rPr>
            <w:noProof/>
            <w:webHidden/>
          </w:rPr>
          <w:instrText xml:space="preserve"> PAGEREF _Toc149907221 \h </w:instrText>
        </w:r>
        <w:r>
          <w:rPr>
            <w:noProof/>
            <w:webHidden/>
          </w:rPr>
        </w:r>
        <w:r>
          <w:rPr>
            <w:noProof/>
            <w:webHidden/>
          </w:rPr>
          <w:fldChar w:fldCharType="separate"/>
        </w:r>
        <w:r w:rsidR="00B30374">
          <w:rPr>
            <w:noProof/>
            <w:webHidden/>
          </w:rPr>
          <w:t>7</w:t>
        </w:r>
        <w:r>
          <w:rPr>
            <w:noProof/>
            <w:webHidden/>
          </w:rPr>
          <w:fldChar w:fldCharType="end"/>
        </w:r>
      </w:hyperlink>
    </w:p>
    <w:p w14:paraId="46293B5E" w14:textId="39698B68"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2" w:history="1">
        <w:r w:rsidRPr="00650F0F">
          <w:rPr>
            <w:rStyle w:val="Hyperlink"/>
            <w:noProof/>
          </w:rPr>
          <w:t>4.2 FAMILY CONSERVATION</w:t>
        </w:r>
        <w:r>
          <w:rPr>
            <w:noProof/>
            <w:webHidden/>
          </w:rPr>
          <w:tab/>
        </w:r>
        <w:r>
          <w:rPr>
            <w:noProof/>
            <w:webHidden/>
          </w:rPr>
          <w:fldChar w:fldCharType="begin"/>
        </w:r>
        <w:r>
          <w:rPr>
            <w:noProof/>
            <w:webHidden/>
          </w:rPr>
          <w:instrText xml:space="preserve"> PAGEREF _Toc149907222 \h </w:instrText>
        </w:r>
        <w:r>
          <w:rPr>
            <w:noProof/>
            <w:webHidden/>
          </w:rPr>
        </w:r>
        <w:r>
          <w:rPr>
            <w:noProof/>
            <w:webHidden/>
          </w:rPr>
          <w:fldChar w:fldCharType="separate"/>
        </w:r>
        <w:r w:rsidR="00B30374">
          <w:rPr>
            <w:noProof/>
            <w:webHidden/>
          </w:rPr>
          <w:t>7</w:t>
        </w:r>
        <w:r>
          <w:rPr>
            <w:noProof/>
            <w:webHidden/>
          </w:rPr>
          <w:fldChar w:fldCharType="end"/>
        </w:r>
      </w:hyperlink>
    </w:p>
    <w:p w14:paraId="36D760B6" w14:textId="60D7C249"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23" w:history="1">
        <w:r w:rsidRPr="00650F0F">
          <w:rPr>
            <w:rStyle w:val="Hyperlink"/>
            <w:noProof/>
          </w:rPr>
          <w:t>5. CHEMISTRY</w:t>
        </w:r>
        <w:r>
          <w:rPr>
            <w:noProof/>
            <w:webHidden/>
          </w:rPr>
          <w:tab/>
        </w:r>
        <w:r>
          <w:rPr>
            <w:noProof/>
            <w:webHidden/>
          </w:rPr>
          <w:fldChar w:fldCharType="begin"/>
        </w:r>
        <w:r>
          <w:rPr>
            <w:noProof/>
            <w:webHidden/>
          </w:rPr>
          <w:instrText xml:space="preserve"> PAGEREF _Toc149907223 \h </w:instrText>
        </w:r>
        <w:r>
          <w:rPr>
            <w:noProof/>
            <w:webHidden/>
          </w:rPr>
        </w:r>
        <w:r>
          <w:rPr>
            <w:noProof/>
            <w:webHidden/>
          </w:rPr>
          <w:fldChar w:fldCharType="separate"/>
        </w:r>
        <w:r w:rsidR="00B30374">
          <w:rPr>
            <w:noProof/>
            <w:webHidden/>
          </w:rPr>
          <w:t>9</w:t>
        </w:r>
        <w:r>
          <w:rPr>
            <w:noProof/>
            <w:webHidden/>
          </w:rPr>
          <w:fldChar w:fldCharType="end"/>
        </w:r>
      </w:hyperlink>
    </w:p>
    <w:p w14:paraId="7FA5FE9B" w14:textId="104781F6"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4" w:history="1">
        <w:r w:rsidRPr="00650F0F">
          <w:rPr>
            <w:rStyle w:val="Hyperlink"/>
            <w:noProof/>
          </w:rPr>
          <w:t>5.1 THE CHEMFILES INPUT</w:t>
        </w:r>
        <w:r>
          <w:rPr>
            <w:noProof/>
            <w:webHidden/>
          </w:rPr>
          <w:tab/>
        </w:r>
        <w:r>
          <w:rPr>
            <w:noProof/>
            <w:webHidden/>
          </w:rPr>
          <w:fldChar w:fldCharType="begin"/>
        </w:r>
        <w:r>
          <w:rPr>
            <w:noProof/>
            <w:webHidden/>
          </w:rPr>
          <w:instrText xml:space="preserve"> PAGEREF _Toc149907224 \h </w:instrText>
        </w:r>
        <w:r>
          <w:rPr>
            <w:noProof/>
            <w:webHidden/>
          </w:rPr>
        </w:r>
        <w:r>
          <w:rPr>
            <w:noProof/>
            <w:webHidden/>
          </w:rPr>
          <w:fldChar w:fldCharType="separate"/>
        </w:r>
        <w:r w:rsidR="00B30374">
          <w:rPr>
            <w:noProof/>
            <w:webHidden/>
          </w:rPr>
          <w:t>9</w:t>
        </w:r>
        <w:r>
          <w:rPr>
            <w:noProof/>
            <w:webHidden/>
          </w:rPr>
          <w:fldChar w:fldCharType="end"/>
        </w:r>
      </w:hyperlink>
    </w:p>
    <w:p w14:paraId="1E256E02" w14:textId="2BCCC82A"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5" w:history="1">
        <w:r w:rsidRPr="00650F0F">
          <w:rPr>
            <w:rStyle w:val="Hyperlink"/>
            <w:noProof/>
          </w:rPr>
          <w:t>5.2 STRUCTURE OF INDIVIDUAL CHEMISTRY SCRIPTS</w:t>
        </w:r>
        <w:r>
          <w:rPr>
            <w:noProof/>
            <w:webHidden/>
          </w:rPr>
          <w:tab/>
        </w:r>
        <w:r>
          <w:rPr>
            <w:noProof/>
            <w:webHidden/>
          </w:rPr>
          <w:fldChar w:fldCharType="begin"/>
        </w:r>
        <w:r>
          <w:rPr>
            <w:noProof/>
            <w:webHidden/>
          </w:rPr>
          <w:instrText xml:space="preserve"> PAGEREF _Toc149907225 \h </w:instrText>
        </w:r>
        <w:r>
          <w:rPr>
            <w:noProof/>
            <w:webHidden/>
          </w:rPr>
        </w:r>
        <w:r>
          <w:rPr>
            <w:noProof/>
            <w:webHidden/>
          </w:rPr>
          <w:fldChar w:fldCharType="separate"/>
        </w:r>
        <w:r w:rsidR="00B30374">
          <w:rPr>
            <w:noProof/>
            <w:webHidden/>
          </w:rPr>
          <w:t>9</w:t>
        </w:r>
        <w:r>
          <w:rPr>
            <w:noProof/>
            <w:webHidden/>
          </w:rPr>
          <w:fldChar w:fldCharType="end"/>
        </w:r>
      </w:hyperlink>
    </w:p>
    <w:p w14:paraId="1CF9F335" w14:textId="11A10487"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6" w:history="1">
        <w:r w:rsidRPr="00650F0F">
          <w:rPr>
            <w:rStyle w:val="Hyperlink"/>
            <w:noProof/>
          </w:rPr>
          <w:t>5.3 GENERATING MCM REACTIONS FILE</w:t>
        </w:r>
        <w:r>
          <w:rPr>
            <w:noProof/>
            <w:webHidden/>
          </w:rPr>
          <w:tab/>
        </w:r>
        <w:r>
          <w:rPr>
            <w:noProof/>
            <w:webHidden/>
          </w:rPr>
          <w:fldChar w:fldCharType="begin"/>
        </w:r>
        <w:r>
          <w:rPr>
            <w:noProof/>
            <w:webHidden/>
          </w:rPr>
          <w:instrText xml:space="preserve"> PAGEREF _Toc149907226 \h </w:instrText>
        </w:r>
        <w:r>
          <w:rPr>
            <w:noProof/>
            <w:webHidden/>
          </w:rPr>
        </w:r>
        <w:r>
          <w:rPr>
            <w:noProof/>
            <w:webHidden/>
          </w:rPr>
          <w:fldChar w:fldCharType="separate"/>
        </w:r>
        <w:r w:rsidR="00B30374">
          <w:rPr>
            <w:noProof/>
            <w:webHidden/>
          </w:rPr>
          <w:t>10</w:t>
        </w:r>
        <w:r>
          <w:rPr>
            <w:noProof/>
            <w:webHidden/>
          </w:rPr>
          <w:fldChar w:fldCharType="end"/>
        </w:r>
      </w:hyperlink>
    </w:p>
    <w:p w14:paraId="3BF3FFBC" w14:textId="0E15EB1F"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7" w:history="1">
        <w:r w:rsidRPr="00650F0F">
          <w:rPr>
            <w:rStyle w:val="Hyperlink"/>
            <w:noProof/>
          </w:rPr>
          <w:t>5.4 MODIFYING MCM REACTIONS</w:t>
        </w:r>
        <w:r>
          <w:rPr>
            <w:noProof/>
            <w:webHidden/>
          </w:rPr>
          <w:tab/>
        </w:r>
        <w:r>
          <w:rPr>
            <w:noProof/>
            <w:webHidden/>
          </w:rPr>
          <w:fldChar w:fldCharType="begin"/>
        </w:r>
        <w:r>
          <w:rPr>
            <w:noProof/>
            <w:webHidden/>
          </w:rPr>
          <w:instrText xml:space="preserve"> PAGEREF _Toc149907227 \h </w:instrText>
        </w:r>
        <w:r>
          <w:rPr>
            <w:noProof/>
            <w:webHidden/>
          </w:rPr>
        </w:r>
        <w:r>
          <w:rPr>
            <w:noProof/>
            <w:webHidden/>
          </w:rPr>
          <w:fldChar w:fldCharType="separate"/>
        </w:r>
        <w:r w:rsidR="00B30374">
          <w:rPr>
            <w:noProof/>
            <w:webHidden/>
          </w:rPr>
          <w:t>11</w:t>
        </w:r>
        <w:r>
          <w:rPr>
            <w:noProof/>
            <w:webHidden/>
          </w:rPr>
          <w:fldChar w:fldCharType="end"/>
        </w:r>
      </w:hyperlink>
    </w:p>
    <w:p w14:paraId="1AA6B414" w14:textId="14211785"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8" w:history="1">
        <w:r w:rsidRPr="00650F0F">
          <w:rPr>
            <w:rStyle w:val="Hyperlink"/>
            <w:noProof/>
          </w:rPr>
          <w:t>5.5 AVAILABLE MECHANISMS</w:t>
        </w:r>
        <w:r>
          <w:rPr>
            <w:noProof/>
            <w:webHidden/>
          </w:rPr>
          <w:tab/>
        </w:r>
        <w:r>
          <w:rPr>
            <w:noProof/>
            <w:webHidden/>
          </w:rPr>
          <w:fldChar w:fldCharType="begin"/>
        </w:r>
        <w:r>
          <w:rPr>
            <w:noProof/>
            <w:webHidden/>
          </w:rPr>
          <w:instrText xml:space="preserve"> PAGEREF _Toc149907228 \h </w:instrText>
        </w:r>
        <w:r>
          <w:rPr>
            <w:noProof/>
            <w:webHidden/>
          </w:rPr>
        </w:r>
        <w:r>
          <w:rPr>
            <w:noProof/>
            <w:webHidden/>
          </w:rPr>
          <w:fldChar w:fldCharType="separate"/>
        </w:r>
        <w:r w:rsidR="00B30374">
          <w:rPr>
            <w:noProof/>
            <w:webHidden/>
          </w:rPr>
          <w:t>12</w:t>
        </w:r>
        <w:r>
          <w:rPr>
            <w:noProof/>
            <w:webHidden/>
          </w:rPr>
          <w:fldChar w:fldCharType="end"/>
        </w:r>
      </w:hyperlink>
    </w:p>
    <w:p w14:paraId="08572282" w14:textId="3354C43F"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29" w:history="1">
        <w:r w:rsidRPr="00650F0F">
          <w:rPr>
            <w:rStyle w:val="Hyperlink"/>
            <w:noProof/>
          </w:rPr>
          <w:t>5.6 PHOTOLYSIS OPTIONS</w:t>
        </w:r>
        <w:r>
          <w:rPr>
            <w:noProof/>
            <w:webHidden/>
          </w:rPr>
          <w:tab/>
        </w:r>
        <w:r>
          <w:rPr>
            <w:noProof/>
            <w:webHidden/>
          </w:rPr>
          <w:fldChar w:fldCharType="begin"/>
        </w:r>
        <w:r>
          <w:rPr>
            <w:noProof/>
            <w:webHidden/>
          </w:rPr>
          <w:instrText xml:space="preserve"> PAGEREF _Toc149907229 \h </w:instrText>
        </w:r>
        <w:r>
          <w:rPr>
            <w:noProof/>
            <w:webHidden/>
          </w:rPr>
        </w:r>
        <w:r>
          <w:rPr>
            <w:noProof/>
            <w:webHidden/>
          </w:rPr>
          <w:fldChar w:fldCharType="separate"/>
        </w:r>
        <w:r w:rsidR="00B30374">
          <w:rPr>
            <w:noProof/>
            <w:webHidden/>
          </w:rPr>
          <w:t>13</w:t>
        </w:r>
        <w:r>
          <w:rPr>
            <w:noProof/>
            <w:webHidden/>
          </w:rPr>
          <w:fldChar w:fldCharType="end"/>
        </w:r>
      </w:hyperlink>
    </w:p>
    <w:p w14:paraId="11D39465" w14:textId="5DB94BAD"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30" w:history="1">
        <w:r w:rsidRPr="00650F0F">
          <w:rPr>
            <w:rStyle w:val="Hyperlink"/>
            <w:noProof/>
          </w:rPr>
          <w:t>5.7 GENERATING HYBRID LOOKUP TABLES</w:t>
        </w:r>
        <w:r>
          <w:rPr>
            <w:noProof/>
            <w:webHidden/>
          </w:rPr>
          <w:tab/>
        </w:r>
        <w:r>
          <w:rPr>
            <w:noProof/>
            <w:webHidden/>
          </w:rPr>
          <w:fldChar w:fldCharType="begin"/>
        </w:r>
        <w:r>
          <w:rPr>
            <w:noProof/>
            <w:webHidden/>
          </w:rPr>
          <w:instrText xml:space="preserve"> PAGEREF _Toc149907230 \h </w:instrText>
        </w:r>
        <w:r>
          <w:rPr>
            <w:noProof/>
            <w:webHidden/>
          </w:rPr>
        </w:r>
        <w:r>
          <w:rPr>
            <w:noProof/>
            <w:webHidden/>
          </w:rPr>
          <w:fldChar w:fldCharType="separate"/>
        </w:r>
        <w:r w:rsidR="00B30374">
          <w:rPr>
            <w:noProof/>
            <w:webHidden/>
          </w:rPr>
          <w:t>14</w:t>
        </w:r>
        <w:r>
          <w:rPr>
            <w:noProof/>
            <w:webHidden/>
          </w:rPr>
          <w:fldChar w:fldCharType="end"/>
        </w:r>
      </w:hyperlink>
    </w:p>
    <w:p w14:paraId="7CF09EE2" w14:textId="11428533"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31" w:history="1">
        <w:r w:rsidRPr="00650F0F">
          <w:rPr>
            <w:rStyle w:val="Hyperlink"/>
            <w:noProof/>
          </w:rPr>
          <w:t>5.8 HETEROGENEOUS CHEMISTRY</w:t>
        </w:r>
        <w:r>
          <w:rPr>
            <w:noProof/>
            <w:webHidden/>
          </w:rPr>
          <w:tab/>
        </w:r>
        <w:r>
          <w:rPr>
            <w:noProof/>
            <w:webHidden/>
          </w:rPr>
          <w:fldChar w:fldCharType="begin"/>
        </w:r>
        <w:r>
          <w:rPr>
            <w:noProof/>
            <w:webHidden/>
          </w:rPr>
          <w:instrText xml:space="preserve"> PAGEREF _Toc149907231 \h </w:instrText>
        </w:r>
        <w:r>
          <w:rPr>
            <w:noProof/>
            <w:webHidden/>
          </w:rPr>
        </w:r>
        <w:r>
          <w:rPr>
            <w:noProof/>
            <w:webHidden/>
          </w:rPr>
          <w:fldChar w:fldCharType="separate"/>
        </w:r>
        <w:r w:rsidR="00B30374">
          <w:rPr>
            <w:noProof/>
            <w:webHidden/>
          </w:rPr>
          <w:t>15</w:t>
        </w:r>
        <w:r>
          <w:rPr>
            <w:noProof/>
            <w:webHidden/>
          </w:rPr>
          <w:fldChar w:fldCharType="end"/>
        </w:r>
      </w:hyperlink>
    </w:p>
    <w:p w14:paraId="360C4D25" w14:textId="5BB593FB"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32" w:history="1">
        <w:r w:rsidRPr="00650F0F">
          <w:rPr>
            <w:rStyle w:val="Hyperlink"/>
            <w:noProof/>
          </w:rPr>
          <w:t>5.9 EMISSIONS AND DEPOSITION</w:t>
        </w:r>
        <w:r>
          <w:rPr>
            <w:noProof/>
            <w:webHidden/>
          </w:rPr>
          <w:tab/>
        </w:r>
        <w:r>
          <w:rPr>
            <w:noProof/>
            <w:webHidden/>
          </w:rPr>
          <w:fldChar w:fldCharType="begin"/>
        </w:r>
        <w:r>
          <w:rPr>
            <w:noProof/>
            <w:webHidden/>
          </w:rPr>
          <w:instrText xml:space="preserve"> PAGEREF _Toc149907232 \h </w:instrText>
        </w:r>
        <w:r>
          <w:rPr>
            <w:noProof/>
            <w:webHidden/>
          </w:rPr>
        </w:r>
        <w:r>
          <w:rPr>
            <w:noProof/>
            <w:webHidden/>
          </w:rPr>
          <w:fldChar w:fldCharType="separate"/>
        </w:r>
        <w:r w:rsidR="00B30374">
          <w:rPr>
            <w:noProof/>
            <w:webHidden/>
          </w:rPr>
          <w:t>15</w:t>
        </w:r>
        <w:r>
          <w:rPr>
            <w:noProof/>
            <w:webHidden/>
          </w:rPr>
          <w:fldChar w:fldCharType="end"/>
        </w:r>
      </w:hyperlink>
    </w:p>
    <w:p w14:paraId="10F866D3" w14:textId="38D63ED0"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33" w:history="1">
        <w:r w:rsidRPr="00650F0F">
          <w:rPr>
            <w:rStyle w:val="Hyperlink"/>
            <w:noProof/>
          </w:rPr>
          <w:t>5.10 INTEGRATION OF CHEMICAL EQUATIONS</w:t>
        </w:r>
        <w:r>
          <w:rPr>
            <w:noProof/>
            <w:webHidden/>
          </w:rPr>
          <w:tab/>
        </w:r>
        <w:r>
          <w:rPr>
            <w:noProof/>
            <w:webHidden/>
          </w:rPr>
          <w:fldChar w:fldCharType="begin"/>
        </w:r>
        <w:r>
          <w:rPr>
            <w:noProof/>
            <w:webHidden/>
          </w:rPr>
          <w:instrText xml:space="preserve"> PAGEREF _Toc149907233 \h </w:instrText>
        </w:r>
        <w:r>
          <w:rPr>
            <w:noProof/>
            <w:webHidden/>
          </w:rPr>
        </w:r>
        <w:r>
          <w:rPr>
            <w:noProof/>
            <w:webHidden/>
          </w:rPr>
          <w:fldChar w:fldCharType="separate"/>
        </w:r>
        <w:r w:rsidR="00B30374">
          <w:rPr>
            <w:noProof/>
            <w:webHidden/>
          </w:rPr>
          <w:t>16</w:t>
        </w:r>
        <w:r>
          <w:rPr>
            <w:noProof/>
            <w:webHidden/>
          </w:rPr>
          <w:fldChar w:fldCharType="end"/>
        </w:r>
      </w:hyperlink>
    </w:p>
    <w:p w14:paraId="248D7316" w14:textId="12057262"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34" w:history="1">
        <w:r w:rsidRPr="00650F0F">
          <w:rPr>
            <w:rStyle w:val="Hyperlink"/>
            <w:noProof/>
          </w:rPr>
          <w:t>6. DILUTION</w:t>
        </w:r>
        <w:r>
          <w:rPr>
            <w:noProof/>
            <w:webHidden/>
          </w:rPr>
          <w:tab/>
        </w:r>
        <w:r>
          <w:rPr>
            <w:noProof/>
            <w:webHidden/>
          </w:rPr>
          <w:fldChar w:fldCharType="begin"/>
        </w:r>
        <w:r>
          <w:rPr>
            <w:noProof/>
            <w:webHidden/>
          </w:rPr>
          <w:instrText xml:space="preserve"> PAGEREF _Toc149907234 \h </w:instrText>
        </w:r>
        <w:r>
          <w:rPr>
            <w:noProof/>
            <w:webHidden/>
          </w:rPr>
        </w:r>
        <w:r>
          <w:rPr>
            <w:noProof/>
            <w:webHidden/>
          </w:rPr>
          <w:fldChar w:fldCharType="separate"/>
        </w:r>
        <w:r w:rsidR="00B30374">
          <w:rPr>
            <w:noProof/>
            <w:webHidden/>
          </w:rPr>
          <w:t>17</w:t>
        </w:r>
        <w:r>
          <w:rPr>
            <w:noProof/>
            <w:webHidden/>
          </w:rPr>
          <w:fldChar w:fldCharType="end"/>
        </w:r>
      </w:hyperlink>
    </w:p>
    <w:p w14:paraId="6184E2F0" w14:textId="419AA21B"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35" w:history="1">
        <w:r w:rsidRPr="00650F0F">
          <w:rPr>
            <w:rStyle w:val="Hyperlink"/>
            <w:noProof/>
          </w:rPr>
          <w:t>6.1 SIMPLE 1</w:t>
        </w:r>
        <w:r w:rsidRPr="00650F0F">
          <w:rPr>
            <w:rStyle w:val="Hyperlink"/>
            <w:noProof/>
            <w:vertAlign w:val="superscript"/>
          </w:rPr>
          <w:t>ST</w:t>
        </w:r>
        <w:r w:rsidRPr="00650F0F">
          <w:rPr>
            <w:rStyle w:val="Hyperlink"/>
            <w:noProof/>
          </w:rPr>
          <w:t>-ORDER</w:t>
        </w:r>
        <w:r>
          <w:rPr>
            <w:noProof/>
            <w:webHidden/>
          </w:rPr>
          <w:tab/>
        </w:r>
        <w:r>
          <w:rPr>
            <w:noProof/>
            <w:webHidden/>
          </w:rPr>
          <w:fldChar w:fldCharType="begin"/>
        </w:r>
        <w:r>
          <w:rPr>
            <w:noProof/>
            <w:webHidden/>
          </w:rPr>
          <w:instrText xml:space="preserve"> PAGEREF _Toc149907235 \h </w:instrText>
        </w:r>
        <w:r>
          <w:rPr>
            <w:noProof/>
            <w:webHidden/>
          </w:rPr>
        </w:r>
        <w:r>
          <w:rPr>
            <w:noProof/>
            <w:webHidden/>
          </w:rPr>
          <w:fldChar w:fldCharType="separate"/>
        </w:r>
        <w:r w:rsidR="00B30374">
          <w:rPr>
            <w:noProof/>
            <w:webHidden/>
          </w:rPr>
          <w:t>17</w:t>
        </w:r>
        <w:r>
          <w:rPr>
            <w:noProof/>
            <w:webHidden/>
          </w:rPr>
          <w:fldChar w:fldCharType="end"/>
        </w:r>
      </w:hyperlink>
    </w:p>
    <w:p w14:paraId="42030A1F" w14:textId="7BC01B2E" w:rsidR="00A30400" w:rsidRDefault="00A304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49907236" w:history="1">
        <w:r w:rsidRPr="00650F0F">
          <w:rPr>
            <w:rStyle w:val="Hyperlink"/>
            <w:noProof/>
          </w:rPr>
          <w:t>6.2 GAUSSIAN DISPERSION</w:t>
        </w:r>
        <w:r>
          <w:rPr>
            <w:noProof/>
            <w:webHidden/>
          </w:rPr>
          <w:tab/>
        </w:r>
        <w:r>
          <w:rPr>
            <w:noProof/>
            <w:webHidden/>
          </w:rPr>
          <w:fldChar w:fldCharType="begin"/>
        </w:r>
        <w:r>
          <w:rPr>
            <w:noProof/>
            <w:webHidden/>
          </w:rPr>
          <w:instrText xml:space="preserve"> PAGEREF _Toc149907236 \h </w:instrText>
        </w:r>
        <w:r>
          <w:rPr>
            <w:noProof/>
            <w:webHidden/>
          </w:rPr>
        </w:r>
        <w:r>
          <w:rPr>
            <w:noProof/>
            <w:webHidden/>
          </w:rPr>
          <w:fldChar w:fldCharType="separate"/>
        </w:r>
        <w:r w:rsidR="00B30374">
          <w:rPr>
            <w:noProof/>
            <w:webHidden/>
          </w:rPr>
          <w:t>17</w:t>
        </w:r>
        <w:r>
          <w:rPr>
            <w:noProof/>
            <w:webHidden/>
          </w:rPr>
          <w:fldChar w:fldCharType="end"/>
        </w:r>
      </w:hyperlink>
    </w:p>
    <w:p w14:paraId="09A8278C" w14:textId="08DAA030"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37" w:history="1">
        <w:r w:rsidRPr="00650F0F">
          <w:rPr>
            <w:rStyle w:val="Hyperlink"/>
            <w:noProof/>
          </w:rPr>
          <w:t>7. MODEL OPTIONS</w:t>
        </w:r>
        <w:r>
          <w:rPr>
            <w:noProof/>
            <w:webHidden/>
          </w:rPr>
          <w:tab/>
        </w:r>
        <w:r>
          <w:rPr>
            <w:noProof/>
            <w:webHidden/>
          </w:rPr>
          <w:fldChar w:fldCharType="begin"/>
        </w:r>
        <w:r>
          <w:rPr>
            <w:noProof/>
            <w:webHidden/>
          </w:rPr>
          <w:instrText xml:space="preserve"> PAGEREF _Toc149907237 \h </w:instrText>
        </w:r>
        <w:r>
          <w:rPr>
            <w:noProof/>
            <w:webHidden/>
          </w:rPr>
        </w:r>
        <w:r>
          <w:rPr>
            <w:noProof/>
            <w:webHidden/>
          </w:rPr>
          <w:fldChar w:fldCharType="separate"/>
        </w:r>
        <w:r w:rsidR="00B30374">
          <w:rPr>
            <w:noProof/>
            <w:webHidden/>
          </w:rPr>
          <w:t>18</w:t>
        </w:r>
        <w:r>
          <w:rPr>
            <w:noProof/>
            <w:webHidden/>
          </w:rPr>
          <w:fldChar w:fldCharType="end"/>
        </w:r>
      </w:hyperlink>
    </w:p>
    <w:p w14:paraId="1301E900" w14:textId="224E2811"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38" w:history="1">
        <w:r w:rsidRPr="00650F0F">
          <w:rPr>
            <w:rStyle w:val="Hyperlink"/>
            <w:noProof/>
          </w:rPr>
          <w:t>8. SOLAR CYCLE PARAMETERS</w:t>
        </w:r>
        <w:r>
          <w:rPr>
            <w:noProof/>
            <w:webHidden/>
          </w:rPr>
          <w:tab/>
        </w:r>
        <w:r>
          <w:rPr>
            <w:noProof/>
            <w:webHidden/>
          </w:rPr>
          <w:fldChar w:fldCharType="begin"/>
        </w:r>
        <w:r>
          <w:rPr>
            <w:noProof/>
            <w:webHidden/>
          </w:rPr>
          <w:instrText xml:space="preserve"> PAGEREF _Toc149907238 \h </w:instrText>
        </w:r>
        <w:r>
          <w:rPr>
            <w:noProof/>
            <w:webHidden/>
          </w:rPr>
        </w:r>
        <w:r>
          <w:rPr>
            <w:noProof/>
            <w:webHidden/>
          </w:rPr>
          <w:fldChar w:fldCharType="separate"/>
        </w:r>
        <w:r w:rsidR="00B30374">
          <w:rPr>
            <w:noProof/>
            <w:webHidden/>
          </w:rPr>
          <w:t>20</w:t>
        </w:r>
        <w:r>
          <w:rPr>
            <w:noProof/>
            <w:webHidden/>
          </w:rPr>
          <w:fldChar w:fldCharType="end"/>
        </w:r>
      </w:hyperlink>
    </w:p>
    <w:p w14:paraId="4B544EE2" w14:textId="32D18B16"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39" w:history="1">
        <w:r w:rsidRPr="00650F0F">
          <w:rPr>
            <w:rStyle w:val="Hyperlink"/>
            <w:noProof/>
          </w:rPr>
          <w:t>9. MODEL OUTPUT</w:t>
        </w:r>
        <w:r>
          <w:rPr>
            <w:noProof/>
            <w:webHidden/>
          </w:rPr>
          <w:tab/>
        </w:r>
        <w:r>
          <w:rPr>
            <w:noProof/>
            <w:webHidden/>
          </w:rPr>
          <w:fldChar w:fldCharType="begin"/>
        </w:r>
        <w:r>
          <w:rPr>
            <w:noProof/>
            <w:webHidden/>
          </w:rPr>
          <w:instrText xml:space="preserve"> PAGEREF _Toc149907239 \h </w:instrText>
        </w:r>
        <w:r>
          <w:rPr>
            <w:noProof/>
            <w:webHidden/>
          </w:rPr>
        </w:r>
        <w:r>
          <w:rPr>
            <w:noProof/>
            <w:webHidden/>
          </w:rPr>
          <w:fldChar w:fldCharType="separate"/>
        </w:r>
        <w:r w:rsidR="00B30374">
          <w:rPr>
            <w:noProof/>
            <w:webHidden/>
          </w:rPr>
          <w:t>21</w:t>
        </w:r>
        <w:r>
          <w:rPr>
            <w:noProof/>
            <w:webHidden/>
          </w:rPr>
          <w:fldChar w:fldCharType="end"/>
        </w:r>
      </w:hyperlink>
    </w:p>
    <w:p w14:paraId="7C63228B" w14:textId="206BE211"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40" w:history="1">
        <w:r w:rsidRPr="00650F0F">
          <w:rPr>
            <w:rStyle w:val="Hyperlink"/>
            <w:noProof/>
          </w:rPr>
          <w:t>9. TOOLS</w:t>
        </w:r>
        <w:r>
          <w:rPr>
            <w:noProof/>
            <w:webHidden/>
          </w:rPr>
          <w:tab/>
        </w:r>
        <w:r>
          <w:rPr>
            <w:noProof/>
            <w:webHidden/>
          </w:rPr>
          <w:fldChar w:fldCharType="begin"/>
        </w:r>
        <w:r>
          <w:rPr>
            <w:noProof/>
            <w:webHidden/>
          </w:rPr>
          <w:instrText xml:space="preserve"> PAGEREF _Toc149907240 \h </w:instrText>
        </w:r>
        <w:r>
          <w:rPr>
            <w:noProof/>
            <w:webHidden/>
          </w:rPr>
        </w:r>
        <w:r>
          <w:rPr>
            <w:noProof/>
            <w:webHidden/>
          </w:rPr>
          <w:fldChar w:fldCharType="separate"/>
        </w:r>
        <w:r w:rsidR="00B30374">
          <w:rPr>
            <w:noProof/>
            <w:webHidden/>
          </w:rPr>
          <w:t>22</w:t>
        </w:r>
        <w:r>
          <w:rPr>
            <w:noProof/>
            <w:webHidden/>
          </w:rPr>
          <w:fldChar w:fldCharType="end"/>
        </w:r>
      </w:hyperlink>
    </w:p>
    <w:p w14:paraId="023124AA" w14:textId="6FA01EE9"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41" w:history="1">
        <w:r w:rsidRPr="00650F0F">
          <w:rPr>
            <w:rStyle w:val="Hyperlink"/>
            <w:noProof/>
          </w:rPr>
          <w:t>10. PLOTS</w:t>
        </w:r>
        <w:r>
          <w:rPr>
            <w:noProof/>
            <w:webHidden/>
          </w:rPr>
          <w:tab/>
        </w:r>
        <w:r>
          <w:rPr>
            <w:noProof/>
            <w:webHidden/>
          </w:rPr>
          <w:fldChar w:fldCharType="begin"/>
        </w:r>
        <w:r>
          <w:rPr>
            <w:noProof/>
            <w:webHidden/>
          </w:rPr>
          <w:instrText xml:space="preserve"> PAGEREF _Toc149907241 \h </w:instrText>
        </w:r>
        <w:r>
          <w:rPr>
            <w:noProof/>
            <w:webHidden/>
          </w:rPr>
        </w:r>
        <w:r>
          <w:rPr>
            <w:noProof/>
            <w:webHidden/>
          </w:rPr>
          <w:fldChar w:fldCharType="separate"/>
        </w:r>
        <w:r w:rsidR="00B30374">
          <w:rPr>
            <w:noProof/>
            <w:webHidden/>
          </w:rPr>
          <w:t>24</w:t>
        </w:r>
        <w:r>
          <w:rPr>
            <w:noProof/>
            <w:webHidden/>
          </w:rPr>
          <w:fldChar w:fldCharType="end"/>
        </w:r>
      </w:hyperlink>
    </w:p>
    <w:p w14:paraId="32582C1B" w14:textId="51DEECA7" w:rsidR="00A30400" w:rsidRDefault="00A30400">
      <w:pPr>
        <w:pStyle w:val="TOC1"/>
        <w:tabs>
          <w:tab w:val="right" w:leader="dot" w:pos="9350"/>
        </w:tabs>
        <w:rPr>
          <w:rFonts w:asciiTheme="minorHAnsi" w:eastAsiaTheme="minorEastAsia" w:hAnsiTheme="minorHAnsi" w:cstheme="minorBidi"/>
          <w:noProof/>
          <w:kern w:val="2"/>
          <w:sz w:val="24"/>
          <w:szCs w:val="24"/>
          <w14:ligatures w14:val="standardContextual"/>
        </w:rPr>
      </w:pPr>
      <w:hyperlink w:anchor="_Toc149907242" w:history="1">
        <w:r w:rsidRPr="00650F0F">
          <w:rPr>
            <w:rStyle w:val="Hyperlink"/>
            <w:noProof/>
          </w:rPr>
          <w:t>REFERENCES</w:t>
        </w:r>
        <w:r>
          <w:rPr>
            <w:noProof/>
            <w:webHidden/>
          </w:rPr>
          <w:tab/>
        </w:r>
        <w:r>
          <w:rPr>
            <w:noProof/>
            <w:webHidden/>
          </w:rPr>
          <w:fldChar w:fldCharType="begin"/>
        </w:r>
        <w:r>
          <w:rPr>
            <w:noProof/>
            <w:webHidden/>
          </w:rPr>
          <w:instrText xml:space="preserve"> PAGEREF _Toc149907242 \h </w:instrText>
        </w:r>
        <w:r>
          <w:rPr>
            <w:noProof/>
            <w:webHidden/>
          </w:rPr>
        </w:r>
        <w:r>
          <w:rPr>
            <w:noProof/>
            <w:webHidden/>
          </w:rPr>
          <w:fldChar w:fldCharType="separate"/>
        </w:r>
        <w:r w:rsidR="00B30374">
          <w:rPr>
            <w:noProof/>
            <w:webHidden/>
          </w:rPr>
          <w:t>25</w:t>
        </w:r>
        <w:r>
          <w:rPr>
            <w:noProof/>
            <w:webHidden/>
          </w:rPr>
          <w:fldChar w:fldCharType="end"/>
        </w:r>
      </w:hyperlink>
    </w:p>
    <w:p w14:paraId="76B6BA93" w14:textId="7BA0D0F0" w:rsidR="00997434" w:rsidRPr="00997434" w:rsidRDefault="000F0343" w:rsidP="0032038D">
      <w:pPr>
        <w:pStyle w:val="Heading1"/>
      </w:pPr>
      <w:r>
        <w:fldChar w:fldCharType="end"/>
      </w:r>
      <w:r w:rsidR="00AD6974">
        <w:br w:type="page"/>
      </w:r>
      <w:bookmarkStart w:id="0" w:name="_Toc149907217"/>
      <w:r w:rsidR="00000000">
        <w:rPr>
          <w:noProof/>
        </w:rPr>
        <w:lastRenderedPageBreak/>
        <w:pict w14:anchorId="4D4B06DD">
          <v:shapetype id="_x0000_t202" coordsize="21600,21600" o:spt="202" path="m,l,21600r21600,l21600,xe">
            <v:stroke joinstyle="miter"/>
            <v:path gradientshapeok="t" o:connecttype="rect"/>
          </v:shapetype>
          <v:shape id="Text Box 2" o:spid="_x0000_s1026" type="#_x0000_t202" style="position:absolute;margin-left:0;margin-top:22.5pt;width:466.7pt;height:120.6pt;z-index:251659264;visibility:visible;mso-height-percent:200;mso-wrap-distance-left:9pt;mso-wrap-distance-top:3.6pt;mso-wrap-distance-right:9pt;mso-wrap-distance-bottom:3.6pt;mso-position-horizontal-relative:text;mso-position-vertical-relative:text;mso-height-percent:200;mso-width-relative:margin;mso-height-relative:margin;v-text-anchor:top" strokecolor="#548dd4 [1951]" strokeweight="1.5pt">
            <v:textbox style="mso-fit-shape-to-text:t">
              <w:txbxContent>
                <w:p w14:paraId="5D5A6D8A" w14:textId="044C6951" w:rsidR="00C224B4" w:rsidRPr="00C224B4" w:rsidRDefault="00C224B4" w:rsidP="00C224B4">
                  <w:pPr>
                    <w:jc w:val="both"/>
                    <w:rPr>
                      <w:rStyle w:val="IntenseEmphasis"/>
                      <w:b w:val="0"/>
                      <w:i w:val="0"/>
                    </w:rPr>
                  </w:pPr>
                  <w:r w:rsidRPr="00C224B4">
                    <w:rPr>
                      <w:rStyle w:val="IntenseEmphasis"/>
                      <w:b w:val="0"/>
                      <w:i w:val="0"/>
                    </w:rPr>
                    <w:t>If you use the model for a publication, please do the following:</w:t>
                  </w:r>
                </w:p>
                <w:p w14:paraId="7129355A" w14:textId="77777777" w:rsidR="00C224B4" w:rsidRPr="00C224B4" w:rsidRDefault="00C224B4" w:rsidP="007D23C1">
                  <w:pPr>
                    <w:pStyle w:val="ListParagraph"/>
                    <w:numPr>
                      <w:ilvl w:val="0"/>
                      <w:numId w:val="16"/>
                    </w:numPr>
                    <w:rPr>
                      <w:rStyle w:val="IntenseEmphasis"/>
                      <w:b w:val="0"/>
                      <w:i w:val="0"/>
                    </w:rPr>
                  </w:pPr>
                  <w:r w:rsidRPr="00C224B4">
                    <w:rPr>
                      <w:rStyle w:val="IntenseEmphasis"/>
                      <w:b w:val="0"/>
                      <w:i w:val="0"/>
                    </w:rPr>
                    <w:t xml:space="preserve">Cite the model description paper: G. M. Wolfe, M. M. Marvin, S. J. Roberts, K. R. Travis, and J. Liao, The Framework for 0-D Atmospheric Modeling (F0AM) v3.1, Geoscientific Model Development, </w:t>
                  </w:r>
                  <w:proofErr w:type="spellStart"/>
                  <w:r w:rsidRPr="00C224B4">
                    <w:rPr>
                      <w:rStyle w:val="IntenseEmphasis"/>
                      <w:b w:val="0"/>
                      <w:i w:val="0"/>
                    </w:rPr>
                    <w:t>doi</w:t>
                  </w:r>
                  <w:proofErr w:type="spellEnd"/>
                  <w:r w:rsidRPr="00C224B4">
                    <w:rPr>
                      <w:rStyle w:val="IntenseEmphasis"/>
                      <w:b w:val="0"/>
                      <w:i w:val="0"/>
                    </w:rPr>
                    <w:t>: 10.5194/gmd-2016-175, 2016.</w:t>
                  </w:r>
                </w:p>
                <w:p w14:paraId="54F09EF4" w14:textId="632A8CEE" w:rsidR="00C224B4" w:rsidRPr="00C224B4" w:rsidRDefault="00C224B4" w:rsidP="007D23C1">
                  <w:pPr>
                    <w:pStyle w:val="ListParagraph"/>
                    <w:numPr>
                      <w:ilvl w:val="0"/>
                      <w:numId w:val="16"/>
                    </w:numPr>
                    <w:rPr>
                      <w:rStyle w:val="IntenseEmphasis"/>
                      <w:b w:val="0"/>
                      <w:i w:val="0"/>
                    </w:rPr>
                  </w:pPr>
                  <w:r w:rsidRPr="00C224B4">
                    <w:rPr>
                      <w:rStyle w:val="IntenseEmphasis"/>
                      <w:b w:val="0"/>
                      <w:i w:val="0"/>
                    </w:rPr>
                    <w:t>Cite appropriate reference</w:t>
                  </w:r>
                  <w:r w:rsidR="00274FD5">
                    <w:rPr>
                      <w:rStyle w:val="IntenseEmphasis"/>
                      <w:b w:val="0"/>
                      <w:i w:val="0"/>
                    </w:rPr>
                    <w:t>s</w:t>
                  </w:r>
                  <w:r w:rsidRPr="00C224B4">
                    <w:rPr>
                      <w:rStyle w:val="IntenseEmphasis"/>
                      <w:b w:val="0"/>
                      <w:i w:val="0"/>
                    </w:rPr>
                    <w:t xml:space="preserve"> for any chemical mechanisms used.</w:t>
                  </w:r>
                </w:p>
                <w:p w14:paraId="59E89973" w14:textId="7875FAE7" w:rsidR="00C224B4" w:rsidRPr="00C224B4" w:rsidRDefault="007D23C1" w:rsidP="007D23C1">
                  <w:pPr>
                    <w:pStyle w:val="ListParagraph"/>
                    <w:numPr>
                      <w:ilvl w:val="0"/>
                      <w:numId w:val="16"/>
                    </w:numPr>
                    <w:rPr>
                      <w:bCs/>
                      <w:iCs/>
                      <w:color w:val="4F81BD"/>
                    </w:rPr>
                  </w:pPr>
                  <w:r>
                    <w:rPr>
                      <w:rStyle w:val="IntenseEmphasis"/>
                      <w:b w:val="0"/>
                      <w:i w:val="0"/>
                    </w:rPr>
                    <w:t xml:space="preserve">Add the paper to our list: </w:t>
                  </w:r>
                  <w:hyperlink r:id="rId9" w:history="1">
                    <w:r w:rsidRPr="00E34DE5">
                      <w:rPr>
                        <w:rStyle w:val="Hyperlink"/>
                      </w:rPr>
                      <w:t>https://docs.google.com/spreadsheets/d/1fd7mWTzMiWuuqRG9eI9g0iYyt7DymLIVpDv_rArt5Z8/edit?usp=sharing</w:t>
                    </w:r>
                  </w:hyperlink>
                  <w:r>
                    <w:rPr>
                      <w:rStyle w:val="IntenseEmphasis"/>
                      <w:b w:val="0"/>
                      <w:i w:val="0"/>
                    </w:rPr>
                    <w:t>.</w:t>
                  </w:r>
                </w:p>
              </w:txbxContent>
            </v:textbox>
            <w10:wrap type="square"/>
          </v:shape>
        </w:pict>
      </w:r>
      <w:r w:rsidR="00ED49F8">
        <w:t xml:space="preserve">1. </w:t>
      </w:r>
      <w:r w:rsidR="00546910">
        <w:t>IMPORTANT USAGE INFORMATION</w:t>
      </w:r>
      <w:bookmarkEnd w:id="0"/>
    </w:p>
    <w:p w14:paraId="5B2094CF" w14:textId="092885B9" w:rsidR="00EC05BB" w:rsidRDefault="00EC05BB" w:rsidP="007F1B4F">
      <w:pPr>
        <w:jc w:val="both"/>
      </w:pPr>
      <w:r>
        <w:t>The</w:t>
      </w:r>
      <w:r w:rsidR="00C24FC5">
        <w:t xml:space="preserve"> Framework for 0-D </w:t>
      </w:r>
      <w:r w:rsidR="006F0957">
        <w:t xml:space="preserve">Atmospheric </w:t>
      </w:r>
      <w:r w:rsidR="00C24FC5">
        <w:t>Modeling (F0AM</w:t>
      </w:r>
      <w:r w:rsidR="006F0957">
        <w:t>, yes that</w:t>
      </w:r>
      <w:r w:rsidR="00C224B4">
        <w:t>’s</w:t>
      </w:r>
      <w:r w:rsidR="006F0957">
        <w:t xml:space="preserve">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16315611" w:rsidR="00F01D6C" w:rsidRDefault="00F01D6C" w:rsidP="00AA0F42">
      <w:pPr>
        <w:ind w:left="360" w:hanging="360"/>
        <w:jc w:val="both"/>
      </w:pPr>
      <w:r w:rsidRPr="00F01D6C">
        <w:rPr>
          <w:i/>
        </w:rPr>
        <w:t>0-D:</w:t>
      </w:r>
      <w:r>
        <w:t xml:space="preserve"> The model simulate</w:t>
      </w:r>
      <w:r w:rsidR="00274FD5">
        <w:t>s</w:t>
      </w:r>
      <w:r>
        <w:t xml:space="preserv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10" w:history="1">
        <w:r w:rsidR="00FC1405" w:rsidRPr="00FC1405">
          <w:rPr>
            <w:rStyle w:val="Hyperlink"/>
          </w:rPr>
          <w:t>Jacob’s Atmos</w:t>
        </w:r>
        <w:r w:rsidR="00FC1405" w:rsidRPr="00FC1405">
          <w:rPr>
            <w:rStyle w:val="Hyperlink"/>
          </w:rPr>
          <w:t>p</w:t>
        </w:r>
        <w:r w:rsidR="00FC1405" w:rsidRPr="00FC1405">
          <w:rPr>
            <w:rStyle w:val="Hyperlink"/>
          </w:rPr>
          <w:t>heric Chemistry</w:t>
        </w:r>
      </w:hyperlink>
      <w:r w:rsidR="00FC1405">
        <w:t>.</w:t>
      </w:r>
    </w:p>
    <w:p w14:paraId="03E1FD72" w14:textId="6FBB3542"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This is an important distinction –</w:t>
      </w:r>
      <w:r w:rsidR="00274FD5">
        <w:t xml:space="preserve"> </w:t>
      </w:r>
      <w:r w:rsidR="00350D31">
        <w:t>model output is effectively an educated guess</w:t>
      </w:r>
      <w:r w:rsidR="00274FD5">
        <w:t>. T</w:t>
      </w:r>
      <w:r w:rsidR="00350D31">
        <w:t xml:space="preserve">he term “data” should </w:t>
      </w:r>
      <w:r w:rsidR="00274FD5">
        <w:t>arguably refer to</w:t>
      </w:r>
      <w:r w:rsidR="00350D31">
        <w:t xml:space="preserve"> observations of </w:t>
      </w:r>
      <w:r w:rsidR="00274FD5">
        <w:t>natural phenomena</w:t>
      </w:r>
      <w:r w:rsidR="00350D31">
        <w:t>.</w:t>
      </w:r>
    </w:p>
    <w:p w14:paraId="0FC4B08B" w14:textId="04E55DA0" w:rsidR="006B7534" w:rsidRDefault="00F01D6C" w:rsidP="00AA0F42">
      <w:pPr>
        <w:ind w:left="360" w:hanging="360"/>
        <w:jc w:val="both"/>
      </w:pPr>
      <w:r w:rsidRPr="00AA0F42">
        <w:rPr>
          <w:i/>
        </w:rPr>
        <w:t>Framework</w:t>
      </w:r>
      <w:r>
        <w:t xml:space="preserve">: </w:t>
      </w:r>
      <w:r w:rsidR="00AA0F42">
        <w:t>The model accommodate</w:t>
      </w:r>
      <w:r w:rsidR="00274FD5">
        <w:t>s</w:t>
      </w:r>
      <w:r w:rsidR="00AA0F42">
        <w:t xml:space="preserve"> a variety of typical problems, including photochemical chambers and field observations from ground and aircraft. The provided examples show typical setups. It also includes </w:t>
      </w:r>
      <w:r w:rsidR="00274FD5">
        <w:t>multiple</w:t>
      </w:r>
      <w:r w:rsidR="00AA0F42">
        <w:t xml:space="preserve"> chemical mechanisms.</w:t>
      </w:r>
    </w:p>
    <w:p w14:paraId="07B58BD5" w14:textId="4F3F0C00"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t>
      </w:r>
      <w:r w:rsidR="00274FD5">
        <w:t>became</w:t>
      </w:r>
      <w:r w:rsidR="00F01D6C">
        <w:t xml:space="preserve"> F0AM in 2016.</w:t>
      </w:r>
    </w:p>
    <w:p w14:paraId="2C2B7560" w14:textId="1AFBD33B" w:rsidR="00C224B4" w:rsidRDefault="005F1658" w:rsidP="007F1B4F">
      <w:pPr>
        <w:jc w:val="both"/>
      </w:pPr>
      <w:r>
        <w:t>Users will need some familiarity with MATLAB to use the model effectively</w:t>
      </w:r>
      <w:r w:rsidR="002002A2">
        <w:t xml:space="preserve">. </w:t>
      </w:r>
      <w:r>
        <w:t xml:space="preserve">This document describes the overall structure and implementation of the code. A short presentation, F0AM_GettingStarted.pdf, is </w:t>
      </w:r>
      <w:r w:rsidR="00274FD5">
        <w:t>also included with this readme.</w:t>
      </w:r>
    </w:p>
    <w:p w14:paraId="06DDF87F" w14:textId="5A198E55" w:rsidR="007C01A7" w:rsidRDefault="009C57F5" w:rsidP="007C01A7">
      <w:r>
        <w:t xml:space="preserve">Questions or comments </w:t>
      </w:r>
      <w:r w:rsidR="007D23C1">
        <w:t>should be direct to the</w:t>
      </w:r>
      <w:r w:rsidR="00670D06">
        <w:t xml:space="preserve"> user group mailing list (</w:t>
      </w:r>
      <w:hyperlink r:id="rId11" w:history="1">
        <w:r w:rsidRPr="0097264E">
          <w:rPr>
            <w:rStyle w:val="Hyperlink"/>
          </w:rPr>
          <w:t>F0AMusers@googlegroups.com</w:t>
        </w:r>
      </w:hyperlink>
      <w:r>
        <w:t>)</w:t>
      </w:r>
      <w:r w:rsidR="00670D06">
        <w:t>. This is a community tool, so if you produce any code that others might find useful, please share it</w:t>
      </w:r>
      <w:r w:rsidR="007D23C1">
        <w:t xml:space="preserve"> via GitHub or correspondence with Glenn</w:t>
      </w:r>
      <w:r w:rsidR="00670D06">
        <w:t>.</w:t>
      </w:r>
      <w:r w:rsidR="004D0C9D">
        <w:br w:type="page"/>
      </w:r>
    </w:p>
    <w:p w14:paraId="0C92DC9B" w14:textId="77777777" w:rsidR="00F01F3B" w:rsidRDefault="00F01F3B" w:rsidP="007C01A7">
      <w:pPr>
        <w:pStyle w:val="Heading1"/>
      </w:pPr>
      <w:bookmarkStart w:id="1" w:name="_Toc149907218"/>
      <w:r>
        <w:lastRenderedPageBreak/>
        <w:t>2. GENERAL OVERVIEW</w:t>
      </w:r>
      <w:bookmarkEnd w:id="1"/>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w:t>
      </w:r>
      <w:proofErr w:type="gramStart"/>
      <w:r w:rsidR="00C05646">
        <w:t>ModelCore(</w:t>
      </w:r>
      <w:proofErr w:type="gramEnd"/>
      <w:r w:rsidR="00C05646">
        <w:t>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proofErr w:type="spellStart"/>
      <w:r w:rsidRPr="00D61120">
        <w:rPr>
          <w:b/>
        </w:rPr>
        <w:t>InitConc</w:t>
      </w:r>
      <w:proofErr w:type="spellEnd"/>
      <w:r w:rsidRPr="00D61120">
        <w:rPr>
          <w:b/>
        </w:rPr>
        <w:t>:</w:t>
      </w:r>
      <w:r>
        <w:tab/>
      </w:r>
      <w:r w:rsidR="00D61120">
        <w:t>Initial chemical concentrations (3-column cell array)</w:t>
      </w:r>
    </w:p>
    <w:p w14:paraId="06D4D119" w14:textId="77777777" w:rsidR="00187DC9" w:rsidRDefault="00187DC9" w:rsidP="00D61120">
      <w:pPr>
        <w:pStyle w:val="NoSpacing"/>
        <w:tabs>
          <w:tab w:val="left" w:pos="1530"/>
        </w:tabs>
      </w:pPr>
      <w:proofErr w:type="spellStart"/>
      <w:r w:rsidRPr="00D61120">
        <w:rPr>
          <w:b/>
        </w:rPr>
        <w:t>ChemFiles</w:t>
      </w:r>
      <w:proofErr w:type="spellEnd"/>
      <w:r w:rsidRPr="00D61120">
        <w:rPr>
          <w:b/>
        </w:rPr>
        <w:t>:</w:t>
      </w:r>
      <w:r w:rsidR="00D61120">
        <w:tab/>
        <w:t>Names of all chemistry sub-mechanisms (cell array)</w:t>
      </w:r>
    </w:p>
    <w:p w14:paraId="2D667104" w14:textId="77777777" w:rsidR="00187DC9" w:rsidRDefault="00187DC9" w:rsidP="00D61120">
      <w:pPr>
        <w:pStyle w:val="NoSpacing"/>
        <w:tabs>
          <w:tab w:val="left" w:pos="1530"/>
        </w:tabs>
      </w:pPr>
      <w:proofErr w:type="spellStart"/>
      <w:r w:rsidRPr="00D61120">
        <w:rPr>
          <w:b/>
        </w:rPr>
        <w:t>BkgdConc</w:t>
      </w:r>
      <w:proofErr w:type="spellEnd"/>
      <w:r w:rsidRPr="00D61120">
        <w:rPr>
          <w:b/>
        </w:rPr>
        <w:t>:</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proofErr w:type="spellStart"/>
      <w:r w:rsidRPr="00D61120">
        <w:rPr>
          <w:b/>
        </w:rPr>
        <w:t>ModelOptions</w:t>
      </w:r>
      <w:proofErr w:type="spellEnd"/>
      <w:r w:rsidRPr="00D61120">
        <w:rPr>
          <w:b/>
        </w:rPr>
        <w:t>:</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proofErr w:type="spellStart"/>
      <w:r>
        <w:rPr>
          <w:b/>
        </w:rPr>
        <w:t>SolarParam</w:t>
      </w:r>
      <w:proofErr w:type="spellEnd"/>
      <w:r>
        <w:rPr>
          <w:b/>
        </w:rPr>
        <w:t>:</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proofErr w:type="spellStart"/>
      <w:r w:rsidRPr="00E9452D">
        <w:rPr>
          <w:b/>
        </w:rPr>
        <w:t>ExampleSetup_Chamber</w:t>
      </w:r>
      <w:proofErr w:type="spellEnd"/>
    </w:p>
    <w:p w14:paraId="2A978839" w14:textId="77777777" w:rsidR="005F1658" w:rsidRPr="00E9452D" w:rsidRDefault="005F1658" w:rsidP="00187DC9">
      <w:pPr>
        <w:pStyle w:val="NoSpacing"/>
        <w:tabs>
          <w:tab w:val="left" w:pos="0"/>
          <w:tab w:val="left" w:pos="1350"/>
        </w:tabs>
        <w:rPr>
          <w:b/>
        </w:rPr>
      </w:pPr>
      <w:proofErr w:type="spellStart"/>
      <w:r>
        <w:rPr>
          <w:b/>
        </w:rPr>
        <w:t>ExampleSetup_LagrangianPlume</w:t>
      </w:r>
      <w:proofErr w:type="spellEnd"/>
    </w:p>
    <w:p w14:paraId="1251AC41" w14:textId="77777777" w:rsidR="00E9452D" w:rsidRPr="00E9452D" w:rsidRDefault="00E9452D" w:rsidP="00187DC9">
      <w:pPr>
        <w:pStyle w:val="NoSpacing"/>
        <w:tabs>
          <w:tab w:val="left" w:pos="0"/>
          <w:tab w:val="left" w:pos="1350"/>
        </w:tabs>
        <w:rPr>
          <w:b/>
        </w:rPr>
      </w:pPr>
      <w:proofErr w:type="spellStart"/>
      <w:r w:rsidRPr="00E9452D">
        <w:rPr>
          <w:b/>
        </w:rPr>
        <w:t>ExampleSetup_DielCycle</w:t>
      </w:r>
      <w:proofErr w:type="spellEnd"/>
    </w:p>
    <w:p w14:paraId="624A0045" w14:textId="77777777" w:rsidR="00E9452D" w:rsidRDefault="00E9452D" w:rsidP="00187DC9">
      <w:pPr>
        <w:pStyle w:val="NoSpacing"/>
        <w:tabs>
          <w:tab w:val="left" w:pos="0"/>
          <w:tab w:val="left" w:pos="1350"/>
        </w:tabs>
        <w:rPr>
          <w:b/>
        </w:rPr>
      </w:pPr>
      <w:proofErr w:type="spellStart"/>
      <w:r w:rsidRPr="00E9452D">
        <w:rPr>
          <w:b/>
        </w:rPr>
        <w:t>ExampleSetup_FlightSS</w:t>
      </w:r>
      <w:proofErr w:type="spellEnd"/>
    </w:p>
    <w:p w14:paraId="4BF93BEB" w14:textId="77777777" w:rsidR="00042012" w:rsidRPr="00E9452D" w:rsidRDefault="00B52C35" w:rsidP="00187DC9">
      <w:pPr>
        <w:pStyle w:val="NoSpacing"/>
        <w:tabs>
          <w:tab w:val="left" w:pos="0"/>
          <w:tab w:val="left" w:pos="1350"/>
        </w:tabs>
        <w:rPr>
          <w:b/>
        </w:rPr>
      </w:pPr>
      <w:proofErr w:type="spellStart"/>
      <w:r>
        <w:rPr>
          <w:b/>
        </w:rPr>
        <w:t>ExampleSetup_MechCompare</w:t>
      </w:r>
      <w:proofErr w:type="spellEnd"/>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w:t>
      </w:r>
      <w:proofErr w:type="spellStart"/>
      <w:r w:rsidR="009B3B78">
        <w:t>InitConc</w:t>
      </w:r>
      <w:proofErr w:type="spellEnd"/>
      <w:r w:rsidR="009B3B78">
        <w:t xml:space="preserve">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2" w:name="_3._METEOROLOGY"/>
      <w:bookmarkStart w:id="3" w:name="_Toc149907219"/>
      <w:bookmarkEnd w:id="2"/>
      <w:r>
        <w:lastRenderedPageBreak/>
        <w:t>3</w:t>
      </w:r>
      <w:r w:rsidR="00ED49F8">
        <w:t xml:space="preserve">. </w:t>
      </w:r>
      <w:r>
        <w:t>METEOROLOGY</w:t>
      </w:r>
      <w:bookmarkEnd w:id="3"/>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 xml:space="preserve">ther variables are optional and </w:t>
      </w:r>
      <w:proofErr w:type="gramStart"/>
      <w:r w:rsidR="00E5652A">
        <w:t>setup-dependent</w:t>
      </w:r>
      <w:proofErr w:type="gramEnd"/>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proofErr w:type="spellStart"/>
      <w:r w:rsidRPr="00A34689">
        <w:rPr>
          <w:b/>
        </w:rPr>
        <w:t>InitializeMet</w:t>
      </w:r>
      <w:proofErr w:type="spellEnd"/>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w:t>
      </w:r>
      <w:proofErr w:type="spellStart"/>
      <w:r>
        <w:t>molec</w:t>
      </w:r>
      <w:proofErr w:type="spellEnd"/>
      <w:r>
        <w:t xml:space="preserve"> </w:t>
      </w:r>
      <w:proofErr w:type="gramStart"/>
      <w:r>
        <w:t>cm</w:t>
      </w:r>
      <w:r w:rsidRPr="00013C49">
        <w:rPr>
          <w:vertAlign w:val="superscript"/>
        </w:rPr>
        <w:t>-3</w:t>
      </w:r>
      <w:proofErr w:type="gramEnd"/>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proofErr w:type="spellStart"/>
      <w:r w:rsidRPr="00A34689">
        <w:rPr>
          <w:b/>
        </w:rPr>
        <w:t>kdil</w:t>
      </w:r>
      <w:proofErr w:type="spellEnd"/>
      <w:r w:rsidRPr="00A34689">
        <w:rPr>
          <w:b/>
        </w:rPr>
        <w:t>:</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proofErr w:type="spellStart"/>
      <w:r w:rsidRPr="00A34689">
        <w:rPr>
          <w:b/>
        </w:rPr>
        <w:t>tgauss</w:t>
      </w:r>
      <w:proofErr w:type="spellEnd"/>
      <w:r w:rsidRPr="00A34689">
        <w:rPr>
          <w:b/>
        </w:rPr>
        <w:t>:</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proofErr w:type="spellStart"/>
      <w:r w:rsidR="00081E4D" w:rsidRPr="00081E4D">
        <w:rPr>
          <w:b/>
        </w:rPr>
        <w:t>LFlux</w:t>
      </w:r>
      <w:proofErr w:type="spellEnd"/>
      <w:r w:rsidR="00081E4D">
        <w:t xml:space="preserve"> or </w:t>
      </w:r>
      <w:proofErr w:type="spellStart"/>
      <w:r w:rsidR="00081E4D" w:rsidRPr="00081E4D">
        <w:rPr>
          <w:b/>
        </w:rPr>
        <w:t>SolarParam</w:t>
      </w:r>
      <w:proofErr w:type="spellEnd"/>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proofErr w:type="spellStart"/>
      <w:r>
        <w:rPr>
          <w:b/>
        </w:rPr>
        <w:t>LFlux</w:t>
      </w:r>
      <w:proofErr w:type="spellEnd"/>
      <w:r>
        <w:rPr>
          <w:b/>
        </w:rPr>
        <w:t>:</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proofErr w:type="spellStart"/>
      <w:r>
        <w:rPr>
          <w:b/>
        </w:rPr>
        <w:t>j</w:t>
      </w:r>
      <w:r w:rsidRPr="00AE4FFF">
        <w:rPr>
          <w:b/>
        </w:rPr>
        <w:t>corr</w:t>
      </w:r>
      <w:proofErr w:type="spellEnd"/>
      <w:r>
        <w:t xml:space="preserve">: </w:t>
      </w:r>
      <w:r>
        <w:tab/>
      </w:r>
      <w:r w:rsidR="00081E4D">
        <w:t>Correction factor used to scale all J-values</w:t>
      </w:r>
      <w:r w:rsidR="00647FAE">
        <w:t xml:space="preserve"> that are not explicitly input</w:t>
      </w:r>
      <w:r w:rsidR="00081E4D">
        <w:t xml:space="preserve">. This can </w:t>
      </w:r>
      <w:proofErr w:type="gramStart"/>
      <w:r w:rsidR="00081E4D">
        <w:t>be</w:t>
      </w:r>
      <w:proofErr w:type="gramEnd"/>
      <w:r w:rsidR="00081E4D">
        <w:t xml:space="preserv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w:t>
      </w:r>
      <w:proofErr w:type="spellStart"/>
      <w:proofErr w:type="gramStart"/>
      <w:r w:rsidR="00647FAE">
        <w:t>e,g</w:t>
      </w:r>
      <w:proofErr w:type="spellEnd"/>
      <w:r w:rsidR="00647FAE">
        <w:t>.</w:t>
      </w:r>
      <w:proofErr w:type="gramEnd"/>
      <w:r w:rsidR="00647FAE">
        <w:t xml:space="preserve">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 xml:space="preserve">The same is true in the third case, except </w:t>
      </w:r>
      <w:proofErr w:type="spellStart"/>
      <w:r w:rsidR="002D0C80">
        <w:t>jcorr</w:t>
      </w:r>
      <w:proofErr w:type="spellEnd"/>
      <w:r w:rsidR="002D0C80">
        <w:t xml:space="preserve">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 xml:space="preserve">Altitude, </w:t>
      </w:r>
      <w:proofErr w:type="spellStart"/>
      <w:r w:rsidR="000F1121">
        <w:t>m</w:t>
      </w:r>
      <w:r>
        <w:t>.</w:t>
      </w:r>
      <w:proofErr w:type="spellEnd"/>
      <w:r>
        <w:t xml:space="preserve"> Identical to (though separate from) the “alt” input field in </w:t>
      </w:r>
      <w:proofErr w:type="spellStart"/>
      <w:r>
        <w:t>SolarParam</w:t>
      </w:r>
      <w:proofErr w:type="spellEnd"/>
      <w:r>
        <w:t xml:space="preserve">. Only used if the “HYBRID” J-value method is selected. </w:t>
      </w:r>
      <w:r>
        <w:rPr>
          <w:i/>
        </w:rPr>
        <w:t xml:space="preserve">DEFAULT: 500 </w:t>
      </w:r>
      <w:proofErr w:type="spellStart"/>
      <w:r>
        <w:rPr>
          <w:i/>
        </w:rPr>
        <w:t>m.</w:t>
      </w:r>
      <w:proofErr w:type="spellEnd"/>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w:t>
      </w:r>
      <w:proofErr w:type="spellStart"/>
      <w:r w:rsidR="00FB71BB" w:rsidRPr="00A34689">
        <w:t>m.</w:t>
      </w:r>
      <w:proofErr w:type="spellEnd"/>
      <w:r w:rsidR="00FB71BB" w:rsidRPr="00A34689">
        <w:t xml:space="preserve"> </w:t>
      </w:r>
      <w:r w:rsidR="00FB71BB" w:rsidRPr="00A34689">
        <w:rPr>
          <w:i/>
        </w:rPr>
        <w:t xml:space="preserve">DEFAULT: 1000 </w:t>
      </w:r>
      <w:proofErr w:type="spellStart"/>
      <w:r w:rsidR="00FB71BB" w:rsidRPr="00A34689">
        <w:rPr>
          <w:i/>
        </w:rPr>
        <w:t>m.</w:t>
      </w:r>
      <w:proofErr w:type="spellEnd"/>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w:t>
      </w:r>
      <w:proofErr w:type="spellStart"/>
      <w:r w:rsidR="00FB71BB" w:rsidRPr="00A34689">
        <w:t>umol</w:t>
      </w:r>
      <w:proofErr w:type="spellEnd"/>
      <w:r w:rsidR="00FB71BB" w:rsidRPr="00A34689">
        <w:t xml:space="preserve">/m^2/s. </w:t>
      </w:r>
      <w:r w:rsidR="00FB71BB" w:rsidRPr="00A34689">
        <w:rPr>
          <w:i/>
        </w:rPr>
        <w:t xml:space="preserve">DEFAULT: 0 </w:t>
      </w:r>
      <w:proofErr w:type="spellStart"/>
      <w:r w:rsidR="00FB71BB" w:rsidRPr="00A34689">
        <w:rPr>
          <w:i/>
        </w:rPr>
        <w:t>umol</w:t>
      </w:r>
      <w:proofErr w:type="spellEnd"/>
      <w:r w:rsidR="00FB71BB" w:rsidRPr="00A34689">
        <w:rPr>
          <w:i/>
        </w:rPr>
        <w:t>/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w:t>
      </w:r>
      <w:proofErr w:type="spellStart"/>
      <w:r w:rsidRPr="00A34689">
        <w:t>pH.</w:t>
      </w:r>
      <w:proofErr w:type="spellEnd"/>
      <w:r w:rsidRPr="00A34689">
        <w:t xml:space="preserve"> </w:t>
      </w:r>
      <w:r w:rsidRPr="00A34689">
        <w:rPr>
          <w:i/>
        </w:rPr>
        <w:t>DEFAULT: 7.</w:t>
      </w:r>
    </w:p>
    <w:p w14:paraId="5B3ED4F0" w14:textId="77777777" w:rsidR="00E46141" w:rsidRPr="00A34689" w:rsidRDefault="00E46141" w:rsidP="00AE053D">
      <w:pPr>
        <w:pStyle w:val="NoSpacing"/>
        <w:tabs>
          <w:tab w:val="left" w:pos="1440"/>
        </w:tabs>
        <w:ind w:left="1800" w:hanging="1800"/>
      </w:pPr>
      <w:proofErr w:type="spellStart"/>
      <w:r w:rsidRPr="00A34689">
        <w:rPr>
          <w:b/>
        </w:rPr>
        <w:t>rpaerosol</w:t>
      </w:r>
      <w:proofErr w:type="spellEnd"/>
      <w:r w:rsidRPr="00A34689">
        <w:rPr>
          <w:b/>
        </w:rPr>
        <w:t>:</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proofErr w:type="spellStart"/>
      <w:r w:rsidRPr="00A34689">
        <w:rPr>
          <w:b/>
        </w:rPr>
        <w:t>Naerosol</w:t>
      </w:r>
      <w:proofErr w:type="spellEnd"/>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proofErr w:type="spellStart"/>
      <w:r w:rsidRPr="00A34689">
        <w:rPr>
          <w:b/>
        </w:rPr>
        <w:t>S</w:t>
      </w:r>
      <w:r w:rsidR="00E46141" w:rsidRPr="00A34689">
        <w:rPr>
          <w:b/>
        </w:rPr>
        <w:t>aerosol</w:t>
      </w:r>
      <w:proofErr w:type="spellEnd"/>
      <w:r w:rsidR="00E46141" w:rsidRPr="00A34689">
        <w:rPr>
          <w:b/>
        </w:rPr>
        <w:t>:</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proofErr w:type="spellStart"/>
      <w:r w:rsidRPr="00A34689">
        <w:rPr>
          <w:b/>
        </w:rPr>
        <w:t>V</w:t>
      </w:r>
      <w:r w:rsidR="00E46141" w:rsidRPr="00A34689">
        <w:rPr>
          <w:b/>
        </w:rPr>
        <w:t>aerosol</w:t>
      </w:r>
      <w:proofErr w:type="spellEnd"/>
      <w:r w:rsidR="00E46141" w:rsidRPr="00A34689">
        <w:rPr>
          <w:b/>
        </w:rPr>
        <w:t>:</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proofErr w:type="spellStart"/>
      <w:r w:rsidRPr="00A34689">
        <w:rPr>
          <w:b/>
        </w:rPr>
        <w:t>rpice</w:t>
      </w:r>
      <w:proofErr w:type="spellEnd"/>
      <w:r w:rsidRPr="00A34689">
        <w:rPr>
          <w:b/>
        </w:rPr>
        <w:t>,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proofErr w:type="spellStart"/>
      <w:r w:rsidRPr="00A1369A">
        <w:rPr>
          <w:b/>
        </w:rPr>
        <w:t>rpaqueous</w:t>
      </w:r>
      <w:proofErr w:type="spellEnd"/>
      <w:r w:rsidRPr="00A1369A">
        <w:rPr>
          <w:b/>
        </w:rPr>
        <w:t>,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proofErr w:type="spellStart"/>
      <w:r>
        <w:rPr>
          <w:b/>
        </w:rPr>
        <w:t>ConvertHumidity</w:t>
      </w:r>
      <w:proofErr w:type="spellEnd"/>
      <w:r>
        <w:rPr>
          <w:b/>
        </w:rPr>
        <w:t xml:space="preserve">: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proofErr w:type="spellStart"/>
      <w:r w:rsidRPr="00F107EB">
        <w:rPr>
          <w:b/>
        </w:rPr>
        <w:t>sun_position</w:t>
      </w:r>
      <w:proofErr w:type="spellEnd"/>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proofErr w:type="spellStart"/>
      <w:r w:rsidRPr="00F107EB">
        <w:rPr>
          <w:b/>
        </w:rPr>
        <w:t>ReplaceNaN</w:t>
      </w:r>
      <w:proofErr w:type="spellEnd"/>
      <w:r w:rsidR="00F107EB">
        <w:t xml:space="preserve">: </w:t>
      </w:r>
      <w:r w:rsidR="00183F2C">
        <w:tab/>
        <w:t>R</w:t>
      </w:r>
      <w:r>
        <w:t>eplace</w:t>
      </w:r>
      <w:r w:rsidR="00F107EB">
        <w:t xml:space="preserve">s </w:t>
      </w:r>
      <w:proofErr w:type="spellStart"/>
      <w:r w:rsidR="00F107EB">
        <w:t>NaNs</w:t>
      </w:r>
      <w:proofErr w:type="spellEnd"/>
      <w:r w:rsidR="00F107EB">
        <w:t xml:space="preserve">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proofErr w:type="spellStart"/>
      <w:r>
        <w:rPr>
          <w:b/>
        </w:rPr>
        <w:t>ScaleData</w:t>
      </w:r>
      <w:proofErr w:type="spellEnd"/>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4" w:name="_Toc149907220"/>
      <w:r>
        <w:lastRenderedPageBreak/>
        <w:t>4.</w:t>
      </w:r>
      <w:r w:rsidR="00ED49F8">
        <w:t xml:space="preserve"> CHEMICAL CONCENTRATIONS</w:t>
      </w:r>
      <w:bookmarkEnd w:id="4"/>
    </w:p>
    <w:p w14:paraId="57A1D942" w14:textId="48541AFD" w:rsidR="002E323F" w:rsidRPr="002E323F" w:rsidRDefault="002E323F" w:rsidP="002E323F">
      <w:pPr>
        <w:pStyle w:val="Heading2"/>
      </w:pPr>
      <w:bookmarkStart w:id="5" w:name="_Toc149907221"/>
      <w:r>
        <w:t xml:space="preserve">4.1 </w:t>
      </w:r>
      <w:r w:rsidR="0025562B">
        <w:t>THE INITCONC INPUT</w:t>
      </w:r>
      <w:bookmarkEnd w:id="5"/>
    </w:p>
    <w:p w14:paraId="77189E6D" w14:textId="77777777" w:rsidR="00FB7819" w:rsidRDefault="007D28BA" w:rsidP="00546910">
      <w:proofErr w:type="spellStart"/>
      <w:r w:rsidRPr="00602D4B">
        <w:rPr>
          <w:b/>
        </w:rPr>
        <w:t>InitConc</w:t>
      </w:r>
      <w:proofErr w:type="spellEnd"/>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w:t>
      </w:r>
      <w:proofErr w:type="gramStart"/>
      <w:r w:rsidR="007D28BA">
        <w:t>the chemical</w:t>
      </w:r>
      <w:proofErr w:type="gramEnd"/>
      <w:r w:rsidR="007D28BA">
        <w:t xml:space="preserve">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274FD5">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proofErr w:type="spellStart"/>
      <w:r w:rsidR="007D28BA">
        <w:rPr>
          <w:b/>
        </w:rPr>
        <w:t>HoldMe</w:t>
      </w:r>
      <w:proofErr w:type="spellEnd"/>
      <w:r w:rsidR="007D28BA">
        <w:rPr>
          <w:b/>
        </w:rPr>
        <w:t xml:space="preserv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proofErr w:type="spellStart"/>
      <w:r w:rsidRPr="0024711C">
        <w:rPr>
          <w:b/>
        </w:rPr>
        <w:t>ModelOption.LinkSteps</w:t>
      </w:r>
      <w:proofErr w:type="spellEnd"/>
      <w:r>
        <w:t>:</w:t>
      </w:r>
    </w:p>
    <w:p w14:paraId="23495DF8" w14:textId="77777777" w:rsidR="00783103" w:rsidRDefault="00783103" w:rsidP="00783103">
      <w:pPr>
        <w:pStyle w:val="NoSpacing"/>
        <w:ind w:left="360" w:firstLine="720"/>
      </w:pPr>
      <w:proofErr w:type="spellStart"/>
      <w:r>
        <w:t>LinkSteps</w:t>
      </w:r>
      <w:proofErr w:type="spellEnd"/>
      <w:r>
        <w:t xml:space="preserve"> = 0: Initialize </w:t>
      </w:r>
      <w:r w:rsidR="00A36E37">
        <w:t>at beginning of each model step.</w:t>
      </w:r>
    </w:p>
    <w:p w14:paraId="50A6AD8A" w14:textId="77777777" w:rsidR="006C4D4A" w:rsidRDefault="00783103" w:rsidP="00B90C26">
      <w:pPr>
        <w:pStyle w:val="NoSpacing"/>
        <w:ind w:left="360" w:firstLine="720"/>
      </w:pPr>
      <w:proofErr w:type="spellStart"/>
      <w:r>
        <w:t>LinkSteps</w:t>
      </w:r>
      <w:proofErr w:type="spellEnd"/>
      <w:r>
        <w:t xml:space="preserve">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proofErr w:type="spellStart"/>
      <w:r>
        <w:rPr>
          <w:b/>
        </w:rPr>
        <w:t>NumberDensity</w:t>
      </w:r>
      <w:proofErr w:type="spellEnd"/>
      <w:r w:rsidR="00FE78F7">
        <w:rPr>
          <w:b/>
        </w:rPr>
        <w:t xml:space="preserve">:  </w:t>
      </w:r>
      <w:r w:rsidR="00FE78F7">
        <w:t>Calculates atmospheric number density at a given T and P. Useful for converting between concentration (</w:t>
      </w:r>
      <w:proofErr w:type="spellStart"/>
      <w:r w:rsidR="00FE78F7">
        <w:t>molec</w:t>
      </w:r>
      <w:proofErr w:type="spellEnd"/>
      <w:r w:rsidR="00FE78F7">
        <w:t>/cm</w:t>
      </w:r>
      <w:r w:rsidR="00FE78F7" w:rsidRPr="00FE78F7">
        <w:rPr>
          <w:vertAlign w:val="superscript"/>
        </w:rPr>
        <w:t>3</w:t>
      </w:r>
      <w:r w:rsidR="00FE78F7">
        <w:t>) and mixing ratio.</w:t>
      </w:r>
    </w:p>
    <w:p w14:paraId="709FAF4E" w14:textId="73C13297" w:rsidR="001134F3" w:rsidRDefault="00755085" w:rsidP="001A1C01">
      <w:pPr>
        <w:pStyle w:val="NoSpacing"/>
        <w:ind w:left="1710" w:hanging="1710"/>
      </w:pPr>
      <w:proofErr w:type="spellStart"/>
      <w:r w:rsidRPr="00F107EB">
        <w:rPr>
          <w:b/>
        </w:rPr>
        <w:t>ReplaceNaN</w:t>
      </w:r>
      <w:proofErr w:type="spellEnd"/>
      <w:r>
        <w:t xml:space="preserve">: replaces </w:t>
      </w:r>
      <w:proofErr w:type="spellStart"/>
      <w:r>
        <w:t>NaNs</w:t>
      </w:r>
      <w:proofErr w:type="spellEnd"/>
      <w:r>
        <w:t xml:space="preserve"> in a matrix with linear interpolations (between rows). This is handy if your observational data has holes but should be used with caution.</w:t>
      </w:r>
      <w:r w:rsidR="006E293D">
        <w:t xml:space="preserve"> </w:t>
      </w:r>
      <w:r w:rsidR="006E293D" w:rsidRPr="00274FD5">
        <w:t>Gap-filling is an art, and this is a relatively coarse fix.</w:t>
      </w:r>
    </w:p>
    <w:p w14:paraId="39154736" w14:textId="77777777" w:rsidR="004C2E34" w:rsidRPr="00546910" w:rsidRDefault="004C2E34" w:rsidP="001A1C01">
      <w:pPr>
        <w:pStyle w:val="NoSpacing"/>
        <w:ind w:left="1710" w:hanging="1710"/>
      </w:pPr>
      <w:proofErr w:type="spellStart"/>
      <w:r>
        <w:rPr>
          <w:b/>
        </w:rPr>
        <w:t>DataCleaner</w:t>
      </w:r>
      <w:proofErr w:type="spellEnd"/>
      <w:r w:rsidRPr="004C2E34">
        <w:t>:</w:t>
      </w:r>
      <w:r>
        <w:t xml:space="preserve"> Like </w:t>
      </w:r>
      <w:proofErr w:type="spellStart"/>
      <w:r>
        <w:t>ReplaceNaN</w:t>
      </w:r>
      <w:proofErr w:type="spellEnd"/>
      <w:r>
        <w:t xml:space="preserve">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274FD5" w:rsidRDefault="002E323F" w:rsidP="006C4D4A">
      <w:pPr>
        <w:pStyle w:val="Heading2"/>
      </w:pPr>
      <w:bookmarkStart w:id="6" w:name="_4.2_FAMILY_CONSERVATION"/>
      <w:bookmarkStart w:id="7" w:name="_Toc149907222"/>
      <w:bookmarkEnd w:id="6"/>
      <w:r w:rsidRPr="00274FD5">
        <w:t>4.2</w:t>
      </w:r>
      <w:r w:rsidR="006C4D4A" w:rsidRPr="00274FD5">
        <w:t xml:space="preserve"> </w:t>
      </w:r>
      <w:r w:rsidR="0025562B" w:rsidRPr="00274FD5">
        <w:t>FAMILY CONSERVATION</w:t>
      </w:r>
      <w:bookmarkEnd w:id="7"/>
    </w:p>
    <w:p w14:paraId="54B4B73B" w14:textId="6D444688" w:rsidR="00461100" w:rsidRPr="00274FD5" w:rsidRDefault="00461100" w:rsidP="006C4D4A">
      <w:pPr>
        <w:pStyle w:val="NoSpacing"/>
        <w:tabs>
          <w:tab w:val="left" w:pos="0"/>
          <w:tab w:val="left" w:pos="1350"/>
        </w:tabs>
        <w:rPr>
          <w:i/>
        </w:rPr>
      </w:pPr>
      <w:r w:rsidRPr="00274FD5">
        <w:rPr>
          <w:i/>
        </w:rPr>
        <w:t xml:space="preserve">NOTE: This functionality supersedes the </w:t>
      </w:r>
      <w:hyperlink w:anchor="_7._MODEL_OPTIONS" w:history="1">
        <w:proofErr w:type="spellStart"/>
        <w:r w:rsidRPr="00274FD5">
          <w:rPr>
            <w:rStyle w:val="Hyperlink"/>
            <w:i/>
          </w:rPr>
          <w:t>FixNOx</w:t>
        </w:r>
        <w:proofErr w:type="spellEnd"/>
      </w:hyperlink>
      <w:r w:rsidRPr="00274FD5">
        <w:rPr>
          <w:i/>
        </w:rPr>
        <w:t xml:space="preserve"> option</w:t>
      </w:r>
      <w:r w:rsidR="0018338F" w:rsidRPr="00274FD5">
        <w:rPr>
          <w:i/>
        </w:rPr>
        <w:t>, though both remain available</w:t>
      </w:r>
      <w:r w:rsidRPr="00274FD5">
        <w:rPr>
          <w:i/>
        </w:rPr>
        <w:t>.</w:t>
      </w:r>
      <w:r w:rsidR="0018338F" w:rsidRPr="00274FD5">
        <w:rPr>
          <w:i/>
        </w:rPr>
        <w:t xml:space="preserve"> The two are not compatible.</w:t>
      </w:r>
    </w:p>
    <w:p w14:paraId="29ADF3B7" w14:textId="7832BF50" w:rsidR="003F48BB" w:rsidRPr="00274FD5" w:rsidRDefault="003F48BB" w:rsidP="006C4D4A">
      <w:pPr>
        <w:pStyle w:val="NoSpacing"/>
        <w:tabs>
          <w:tab w:val="left" w:pos="0"/>
          <w:tab w:val="left" w:pos="1350"/>
        </w:tabs>
        <w:rPr>
          <w:b/>
          <w:i/>
        </w:rPr>
      </w:pPr>
      <w:r w:rsidRPr="00274FD5">
        <w:rPr>
          <w:b/>
          <w:i/>
        </w:rPr>
        <w:t>ANOTHER NOTE: This code is still in development and seems to work fine for NOx but not for larger families (</w:t>
      </w:r>
      <w:proofErr w:type="gramStart"/>
      <w:r w:rsidRPr="00274FD5">
        <w:rPr>
          <w:b/>
          <w:i/>
        </w:rPr>
        <w:t>e.g.</w:t>
      </w:r>
      <w:proofErr w:type="gramEnd"/>
      <w:r w:rsidRPr="00274FD5">
        <w:rPr>
          <w:b/>
          <w:i/>
        </w:rPr>
        <w:t xml:space="preserve"> Bry).</w:t>
      </w:r>
      <w:r w:rsidR="007B7A61" w:rsidRPr="00274FD5">
        <w:rPr>
          <w:b/>
          <w:i/>
        </w:rPr>
        <w:t xml:space="preserve"> If it breaks on you, try changing the order of the family member cell array. Sorry . . . this is a hard problem.</w:t>
      </w:r>
    </w:p>
    <w:p w14:paraId="52310C41" w14:textId="77777777" w:rsidR="003F48BB" w:rsidRPr="00274FD5" w:rsidRDefault="003F48BB" w:rsidP="006C4D4A">
      <w:pPr>
        <w:pStyle w:val="NoSpacing"/>
        <w:tabs>
          <w:tab w:val="left" w:pos="0"/>
          <w:tab w:val="left" w:pos="1350"/>
        </w:tabs>
        <w:rPr>
          <w:i/>
        </w:rPr>
      </w:pPr>
    </w:p>
    <w:p w14:paraId="33E63FD2" w14:textId="6AA7EE58" w:rsidR="00213F6C" w:rsidRPr="00274FD5" w:rsidRDefault="006C4D4A" w:rsidP="00213F6C">
      <w:pPr>
        <w:pStyle w:val="NoSpacing"/>
        <w:tabs>
          <w:tab w:val="left" w:pos="0"/>
          <w:tab w:val="left" w:pos="1350"/>
        </w:tabs>
        <w:spacing w:line="276" w:lineRule="auto"/>
      </w:pPr>
      <w:r w:rsidRPr="00274FD5">
        <w:t>It may be desirable to hold the sum of a family (or class) of species constant while allowing individual species within that family to evolve freely. I</w:t>
      </w:r>
      <w:r w:rsidR="00004662" w:rsidRPr="00274FD5">
        <w:t xml:space="preserve">n </w:t>
      </w:r>
      <w:proofErr w:type="spellStart"/>
      <w:r w:rsidRPr="00274FD5">
        <w:rPr>
          <w:b/>
        </w:rPr>
        <w:t>ExampleSetup_FlightSS.m</w:t>
      </w:r>
      <w:proofErr w:type="spellEnd"/>
      <w:r w:rsidRPr="00274FD5">
        <w:t xml:space="preserve">, </w:t>
      </w:r>
      <w:r w:rsidR="00004662" w:rsidRPr="00274FD5">
        <w:t xml:space="preserve">for example, NO and NO2 are initialized by observations, but their balance must respond to </w:t>
      </w:r>
      <w:r w:rsidR="00461100" w:rsidRPr="00274FD5">
        <w:t xml:space="preserve">the </w:t>
      </w:r>
      <w:r w:rsidR="00004662" w:rsidRPr="00274FD5">
        <w:t>solar cycle</w:t>
      </w:r>
      <w:r w:rsidR="00213F6C" w:rsidRPr="00274FD5">
        <w:t xml:space="preserve"> so they cannot realistically be held constant (or at least NO cannot)</w:t>
      </w:r>
      <w:r w:rsidR="00004662" w:rsidRPr="00274FD5">
        <w:t>. Without NOx sources (</w:t>
      </w:r>
      <w:proofErr w:type="gramStart"/>
      <w:r w:rsidR="00004662" w:rsidRPr="00274FD5">
        <w:t>e.g.</w:t>
      </w:r>
      <w:proofErr w:type="gramEnd"/>
      <w:r w:rsidR="00004662" w:rsidRPr="00274FD5">
        <w:t xml:space="preserve"> emissions), NOx would decay over the course of </w:t>
      </w:r>
      <w:r w:rsidR="0018338F" w:rsidRPr="00274FD5">
        <w:t>the</w:t>
      </w:r>
      <w:r w:rsidR="00461100" w:rsidRPr="00274FD5">
        <w:t xml:space="preserve"> </w:t>
      </w:r>
      <w:r w:rsidR="0018338F" w:rsidRPr="00274FD5">
        <w:t>step</w:t>
      </w:r>
      <w:r w:rsidR="00004662" w:rsidRPr="00274FD5">
        <w:t xml:space="preserve">. In other </w:t>
      </w:r>
      <w:proofErr w:type="gramStart"/>
      <w:r w:rsidR="00004662" w:rsidRPr="00274FD5">
        <w:t>cases</w:t>
      </w:r>
      <w:proofErr w:type="gramEnd"/>
      <w:r w:rsidR="00004662" w:rsidRPr="00274FD5">
        <w:t xml:space="preserve"> it might be appropriate to constrain total </w:t>
      </w:r>
      <w:proofErr w:type="spellStart"/>
      <w:r w:rsidR="00004662" w:rsidRPr="00274FD5">
        <w:t>NOy</w:t>
      </w:r>
      <w:proofErr w:type="spellEnd"/>
      <w:r w:rsidR="00004662" w:rsidRPr="00274FD5">
        <w:t xml:space="preserve">, total </w:t>
      </w:r>
      <w:proofErr w:type="spellStart"/>
      <w:r w:rsidR="00004662" w:rsidRPr="00274FD5">
        <w:t>Cl</w:t>
      </w:r>
      <w:r w:rsidR="00004662" w:rsidRPr="00274FD5">
        <w:rPr>
          <w:vertAlign w:val="subscript"/>
        </w:rPr>
        <w:t>y</w:t>
      </w:r>
      <w:proofErr w:type="spellEnd"/>
      <w:r w:rsidR="00004662" w:rsidRPr="00274FD5">
        <w:t>, etc.</w:t>
      </w:r>
      <w:r w:rsidR="0037546C" w:rsidRPr="00274FD5">
        <w:t xml:space="preserve"> </w:t>
      </w:r>
      <w:r w:rsidR="00213F6C" w:rsidRPr="00274FD5">
        <w:t xml:space="preserve">Families can be defined in </w:t>
      </w:r>
      <w:proofErr w:type="spellStart"/>
      <w:r w:rsidR="00213F6C" w:rsidRPr="00274FD5">
        <w:t>InitConc</w:t>
      </w:r>
      <w:proofErr w:type="spellEnd"/>
      <w:r w:rsidR="00213F6C" w:rsidRPr="00274FD5">
        <w:t xml:space="preserve"> as follows.</w:t>
      </w:r>
    </w:p>
    <w:p w14:paraId="232B2D56" w14:textId="77777777" w:rsidR="007F5DFA" w:rsidRPr="00274FD5" w:rsidRDefault="007F5DFA" w:rsidP="00213F6C">
      <w:pPr>
        <w:pStyle w:val="NoSpacing"/>
        <w:tabs>
          <w:tab w:val="left" w:pos="0"/>
          <w:tab w:val="left" w:pos="1350"/>
        </w:tabs>
        <w:spacing w:line="276" w:lineRule="auto"/>
      </w:pPr>
    </w:p>
    <w:p w14:paraId="4A77121C" w14:textId="77777777" w:rsidR="00213F6C" w:rsidRPr="00274FD5" w:rsidRDefault="00213F6C" w:rsidP="00213F6C">
      <w:r w:rsidRPr="00274FD5">
        <w:rPr>
          <w:i/>
        </w:rPr>
        <w:t>First column:</w:t>
      </w:r>
      <w:r w:rsidR="0037546C" w:rsidRPr="00274FD5">
        <w:rPr>
          <w:i/>
        </w:rPr>
        <w:t xml:space="preserve"> </w:t>
      </w:r>
      <w:r w:rsidRPr="00274FD5">
        <w:t xml:space="preserve"> Family nam</w:t>
      </w:r>
      <w:r w:rsidR="0037546C" w:rsidRPr="00274FD5">
        <w:t>e.</w:t>
      </w:r>
    </w:p>
    <w:p w14:paraId="54FE9C27" w14:textId="21731301" w:rsidR="00213F6C" w:rsidRPr="00274FD5" w:rsidRDefault="00213F6C" w:rsidP="0037546C">
      <w:pPr>
        <w:pStyle w:val="NoSpacing"/>
        <w:ind w:left="360" w:hanging="360"/>
      </w:pPr>
      <w:r w:rsidRPr="00274FD5">
        <w:rPr>
          <w:i/>
        </w:rPr>
        <w:lastRenderedPageBreak/>
        <w:t>Second column:</w:t>
      </w:r>
      <w:r w:rsidRPr="00274FD5">
        <w:t xml:space="preserve">  Cell</w:t>
      </w:r>
      <w:r w:rsidR="0037546C" w:rsidRPr="00274FD5">
        <w:t xml:space="preserve"> array of family members</w:t>
      </w:r>
      <w:r w:rsidRPr="00274FD5">
        <w:t>.</w:t>
      </w:r>
      <w:r w:rsidR="0037546C" w:rsidRPr="00274FD5">
        <w:t xml:space="preserve"> </w:t>
      </w:r>
      <w:r w:rsidRPr="00274FD5">
        <w:t>This can also include</w:t>
      </w:r>
      <w:r w:rsidR="0037546C" w:rsidRPr="00274FD5">
        <w:t xml:space="preserve"> multipliers for species</w:t>
      </w:r>
      <w:r w:rsidRPr="00274FD5">
        <w:t xml:space="preserve">. Multipliers </w:t>
      </w:r>
      <w:r w:rsidR="0037546C" w:rsidRPr="00274FD5">
        <w:t xml:space="preserve">must </w:t>
      </w:r>
      <w:r w:rsidRPr="00274FD5">
        <w:t xml:space="preserve">be at the beginning of the string and must be separated </w:t>
      </w:r>
      <w:r w:rsidR="0037546C" w:rsidRPr="00274FD5">
        <w:t xml:space="preserve">from the species name </w:t>
      </w:r>
      <w:r w:rsidRPr="00274FD5">
        <w:t>with an asterisk</w:t>
      </w:r>
      <w:r w:rsidR="0037546C" w:rsidRPr="00274FD5">
        <w:t xml:space="preserve"> (e.g., ‘2*N2O5’)</w:t>
      </w:r>
      <w:r w:rsidRPr="00274FD5">
        <w:t>.</w:t>
      </w:r>
      <w:r w:rsidR="0018338F" w:rsidRPr="00274FD5">
        <w:t xml:space="preserve"> </w:t>
      </w:r>
    </w:p>
    <w:p w14:paraId="46B97828" w14:textId="77777777" w:rsidR="00213F6C" w:rsidRPr="00274FD5" w:rsidRDefault="00213F6C" w:rsidP="0037546C">
      <w:pPr>
        <w:pStyle w:val="NoSpacing"/>
        <w:ind w:left="360" w:hanging="360"/>
      </w:pPr>
    </w:p>
    <w:p w14:paraId="54437743" w14:textId="131D9255" w:rsidR="00213F6C" w:rsidRPr="00274FD5" w:rsidRDefault="00213F6C" w:rsidP="00213F6C">
      <w:r w:rsidRPr="00274FD5">
        <w:rPr>
          <w:i/>
        </w:rPr>
        <w:t>Third column:</w:t>
      </w:r>
      <w:r w:rsidRPr="00274FD5">
        <w:t xml:space="preserve">  empty array</w:t>
      </w:r>
      <w:r w:rsidR="0018338F" w:rsidRPr="00274FD5">
        <w:t>, []</w:t>
      </w:r>
      <w:r w:rsidR="0037546C" w:rsidRPr="00274FD5">
        <w:t>.</w:t>
      </w:r>
    </w:p>
    <w:p w14:paraId="7F348344" w14:textId="77777777" w:rsidR="003F3750" w:rsidRPr="00274FD5" w:rsidRDefault="007F5DFA" w:rsidP="004D55E5">
      <w:pPr>
        <w:spacing w:after="0"/>
      </w:pPr>
      <w:r w:rsidRPr="00274FD5">
        <w:t xml:space="preserve">In addition, </w:t>
      </w:r>
      <w:r w:rsidR="003F3750" w:rsidRPr="00274FD5">
        <w:t>families must meet the following criteria:</w:t>
      </w:r>
    </w:p>
    <w:p w14:paraId="22C87C40" w14:textId="79115337" w:rsidR="003F3750" w:rsidRPr="00274FD5" w:rsidRDefault="007F5DFA" w:rsidP="003F3750">
      <w:pPr>
        <w:pStyle w:val="ListParagraph"/>
        <w:numPr>
          <w:ilvl w:val="0"/>
          <w:numId w:val="18"/>
        </w:numPr>
        <w:spacing w:after="0"/>
      </w:pPr>
      <w:proofErr w:type="gramStart"/>
      <w:r w:rsidRPr="00274FD5">
        <w:t>at</w:t>
      </w:r>
      <w:proofErr w:type="gramEnd"/>
      <w:r w:rsidRPr="00274FD5">
        <w:t xml:space="preserve"> least one member of </w:t>
      </w:r>
      <w:r w:rsidR="003F3750" w:rsidRPr="00274FD5">
        <w:t>each</w:t>
      </w:r>
      <w:r w:rsidRPr="00274FD5">
        <w:t xml:space="preserve"> family must be initialized in </w:t>
      </w:r>
      <w:proofErr w:type="spellStart"/>
      <w:r w:rsidRPr="00274FD5">
        <w:t>InitCo</w:t>
      </w:r>
      <w:r w:rsidR="003F3750" w:rsidRPr="00274FD5">
        <w:t>nc</w:t>
      </w:r>
      <w:proofErr w:type="spellEnd"/>
      <w:r w:rsidR="003F3750" w:rsidRPr="00274FD5">
        <w:t>.</w:t>
      </w:r>
    </w:p>
    <w:p w14:paraId="7E2F7E09" w14:textId="3896B6EC" w:rsidR="003F3750" w:rsidRPr="00274FD5" w:rsidRDefault="003F3750" w:rsidP="003F3750">
      <w:pPr>
        <w:pStyle w:val="ListParagraph"/>
        <w:numPr>
          <w:ilvl w:val="0"/>
          <w:numId w:val="18"/>
        </w:numPr>
        <w:spacing w:after="0"/>
      </w:pPr>
      <w:r w:rsidRPr="00274FD5">
        <w:t>Any</w:t>
      </w:r>
      <w:r w:rsidR="003D5830" w:rsidRPr="00274FD5">
        <w:t xml:space="preserve"> initialized family members must have </w:t>
      </w:r>
      <w:proofErr w:type="spellStart"/>
      <w:r w:rsidR="003D5830" w:rsidRPr="00274FD5">
        <w:t>HoldMe</w:t>
      </w:r>
      <w:proofErr w:type="spellEnd"/>
      <w:r w:rsidR="003D5830" w:rsidRPr="00274FD5">
        <w:t xml:space="preserve"> = 0.</w:t>
      </w:r>
      <w:r w:rsidR="0037546C" w:rsidRPr="00274FD5">
        <w:t xml:space="preserve"> </w:t>
      </w:r>
    </w:p>
    <w:p w14:paraId="081E2F06" w14:textId="77777777" w:rsidR="003F3750" w:rsidRPr="00274FD5" w:rsidRDefault="003F3750" w:rsidP="003F3750">
      <w:pPr>
        <w:spacing w:after="0"/>
        <w:ind w:left="45"/>
      </w:pPr>
    </w:p>
    <w:p w14:paraId="3B433249" w14:textId="11F60684" w:rsidR="00E401B3" w:rsidRPr="00274FD5" w:rsidRDefault="0037546C" w:rsidP="003F3750">
      <w:pPr>
        <w:spacing w:after="0"/>
      </w:pPr>
      <w:r w:rsidRPr="00274FD5">
        <w:t>An example is shown below.</w:t>
      </w:r>
      <w:r w:rsidR="004D55E5" w:rsidRPr="00274FD5">
        <w:t xml:space="preserve"> Implementation of family conservation is based on the “mass matrix” option embedded within the ode15s solver. It has been tested </w:t>
      </w:r>
      <w:r w:rsidR="003F48BB" w:rsidRPr="00274FD5">
        <w:t xml:space="preserve">within </w:t>
      </w:r>
      <w:proofErr w:type="spellStart"/>
      <w:r w:rsidR="003F48BB" w:rsidRPr="00274FD5">
        <w:t>ExampleSetup_DielCycle</w:t>
      </w:r>
      <w:proofErr w:type="spellEnd"/>
      <w:r w:rsidR="004D55E5" w:rsidRPr="00274FD5">
        <w:t xml:space="preserve">, but it is still experimental and may lead to “unexpected” behavior for some </w:t>
      </w:r>
      <w:r w:rsidR="003F3750" w:rsidRPr="00274FD5">
        <w:t>situations</w:t>
      </w:r>
      <w:r w:rsidR="004D55E5" w:rsidRPr="00274FD5">
        <w:t xml:space="preserve">. </w:t>
      </w:r>
      <w:r w:rsidR="0018338F" w:rsidRPr="00274FD5">
        <w:t xml:space="preserve">In particular, testing has shown that model output is sometimes sensitive to the order in which family members are specified: {‘NO’,’NO2’} may give a slightly different output than {‘NO2’,’NO’}. This is a consequence of how the ODE solver handles this type of problem (using a “mass matrix”). Read up on ode15s options if you want to know the gory details. </w:t>
      </w:r>
      <w:proofErr w:type="gramStart"/>
      <w:r w:rsidR="004D55E5" w:rsidRPr="00274FD5">
        <w:t>Use</w:t>
      </w:r>
      <w:proofErr w:type="gramEnd"/>
      <w:r w:rsidR="004D55E5" w:rsidRPr="00274FD5">
        <w:t xml:space="preserve"> with caution.</w:t>
      </w:r>
    </w:p>
    <w:p w14:paraId="1BECF868" w14:textId="77777777" w:rsidR="00E401B3" w:rsidRPr="00274FD5" w:rsidRDefault="00E401B3" w:rsidP="00E401B3">
      <w:pPr>
        <w:pStyle w:val="CodeBlock"/>
      </w:pPr>
      <w:proofErr w:type="spellStart"/>
      <w:r w:rsidRPr="00274FD5">
        <w:t>InitConc</w:t>
      </w:r>
      <w:proofErr w:type="spellEnd"/>
      <w:r w:rsidRPr="00274FD5">
        <w:t xml:space="preserve"> = {...</w:t>
      </w:r>
    </w:p>
    <w:p w14:paraId="6D02781C" w14:textId="77777777" w:rsidR="00E401B3" w:rsidRPr="00274FD5" w:rsidRDefault="00E401B3" w:rsidP="00E401B3">
      <w:pPr>
        <w:pStyle w:val="CodeBlock"/>
      </w:pPr>
      <w:r w:rsidRPr="00274FD5">
        <w:t xml:space="preserve">          </w:t>
      </w:r>
      <w:r w:rsidRPr="00274FD5">
        <w:tab/>
        <w:t>‘NO'</w:t>
      </w:r>
      <w:r w:rsidRPr="00274FD5">
        <w:tab/>
      </w:r>
      <w:r w:rsidRPr="00274FD5">
        <w:tab/>
        <w:t>0.1</w:t>
      </w:r>
      <w:r w:rsidRPr="00274FD5">
        <w:tab/>
      </w:r>
      <w:r w:rsidRPr="00274FD5">
        <w:tab/>
      </w:r>
      <w:r w:rsidRPr="00274FD5">
        <w:tab/>
      </w:r>
      <w:r w:rsidRPr="00274FD5">
        <w:tab/>
      </w:r>
      <w:r w:rsidRPr="00274FD5">
        <w:tab/>
        <w:t>0</w:t>
      </w:r>
    </w:p>
    <w:p w14:paraId="12C6AB35" w14:textId="77777777" w:rsidR="00E401B3" w:rsidRPr="00274FD5" w:rsidRDefault="00E401B3" w:rsidP="00E401B3">
      <w:pPr>
        <w:pStyle w:val="CodeBlock"/>
      </w:pPr>
      <w:r w:rsidRPr="00274FD5">
        <w:t xml:space="preserve"> </w:t>
      </w:r>
      <w:r w:rsidRPr="00274FD5">
        <w:tab/>
      </w:r>
      <w:r w:rsidRPr="00274FD5">
        <w:tab/>
        <w:t>‘NO2’</w:t>
      </w:r>
      <w:r w:rsidRPr="00274FD5">
        <w:tab/>
      </w:r>
      <w:r w:rsidRPr="00274FD5">
        <w:tab/>
        <w:t>0.4</w:t>
      </w:r>
      <w:r w:rsidRPr="00274FD5">
        <w:tab/>
      </w:r>
      <w:r w:rsidRPr="00274FD5">
        <w:tab/>
      </w:r>
      <w:r w:rsidRPr="00274FD5">
        <w:tab/>
      </w:r>
      <w:r w:rsidRPr="00274FD5">
        <w:tab/>
      </w:r>
      <w:r w:rsidRPr="00274FD5">
        <w:tab/>
        <w:t>0</w:t>
      </w:r>
    </w:p>
    <w:p w14:paraId="6AA2CC6B" w14:textId="77777777" w:rsidR="004D55E5" w:rsidRPr="00274FD5" w:rsidRDefault="00E401B3" w:rsidP="004D55E5">
      <w:pPr>
        <w:pStyle w:val="CodeBlock"/>
      </w:pPr>
      <w:r w:rsidRPr="00274FD5">
        <w:t xml:space="preserve">            ‘</w:t>
      </w:r>
      <w:proofErr w:type="spellStart"/>
      <w:r w:rsidRPr="00274FD5">
        <w:t>NOy</w:t>
      </w:r>
      <w:proofErr w:type="spellEnd"/>
      <w:r w:rsidRPr="00274FD5">
        <w:t>’</w:t>
      </w:r>
      <w:r w:rsidRPr="00274FD5">
        <w:tab/>
      </w:r>
      <w:r w:rsidRPr="00274FD5">
        <w:tab/>
        <w:t>{‘NO’,’NO2’,’NO3’,’2*N2O5’}</w:t>
      </w:r>
      <w:r w:rsidRPr="00274FD5">
        <w:tab/>
        <w:t>[]</w:t>
      </w:r>
    </w:p>
    <w:p w14:paraId="02891F9C" w14:textId="77777777" w:rsidR="006C4D4A" w:rsidRDefault="004D55E5" w:rsidP="004D55E5">
      <w:pPr>
        <w:pStyle w:val="CodeBlock"/>
      </w:pPr>
      <w:r w:rsidRPr="00274FD5">
        <w:t xml:space="preserve">           </w:t>
      </w:r>
      <w:r w:rsidR="00E401B3" w:rsidRPr="00274FD5">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8" w:name="_Toc149907223"/>
      <w:r>
        <w:lastRenderedPageBreak/>
        <w:t>5</w:t>
      </w:r>
      <w:r w:rsidR="00600846">
        <w:t>. CHEMISTRY</w:t>
      </w:r>
      <w:bookmarkEnd w:id="8"/>
    </w:p>
    <w:p w14:paraId="09B8052D" w14:textId="77777777" w:rsidR="004072AB" w:rsidRDefault="00AD6974" w:rsidP="007A5164">
      <w:pPr>
        <w:pStyle w:val="Heading2"/>
      </w:pPr>
      <w:bookmarkStart w:id="9" w:name="_Toc149907224"/>
      <w:r>
        <w:t>5</w:t>
      </w:r>
      <w:r w:rsidR="004072AB">
        <w:t xml:space="preserve">.1 </w:t>
      </w:r>
      <w:r w:rsidR="00322FF2">
        <w:t>THE CHEMFILES INPUT</w:t>
      </w:r>
      <w:bookmarkEnd w:id="9"/>
    </w:p>
    <w:p w14:paraId="73AB4691" w14:textId="77777777" w:rsidR="00971D45" w:rsidRDefault="00DA06DC" w:rsidP="00DA06DC">
      <w:proofErr w:type="spellStart"/>
      <w:r w:rsidRPr="00DA06DC">
        <w:rPr>
          <w:b/>
        </w:rPr>
        <w:t>ChemFiles</w:t>
      </w:r>
      <w:proofErr w:type="spellEnd"/>
      <w:r>
        <w:t xml:space="preserve"> is a cell array of strings specifying functions and scripts for the chemical mechanism. </w:t>
      </w:r>
      <w:r w:rsidR="00C80468">
        <w:t xml:space="preserve">The first and second </w:t>
      </w:r>
      <w:proofErr w:type="gramStart"/>
      <w:r w:rsidR="00C80468">
        <w:t>cells are</w:t>
      </w:r>
      <w:proofErr w:type="gramEnd"/>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proofErr w:type="spellStart"/>
      <w:r w:rsidRPr="00981BB6">
        <w:t>ChemFiles</w:t>
      </w:r>
      <w:proofErr w:type="spellEnd"/>
      <w:r w:rsidRPr="00981BB6">
        <w:t xml:space="preserve"> = {...</w:t>
      </w:r>
    </w:p>
    <w:p w14:paraId="1BCF7A14" w14:textId="77777777" w:rsidR="00A877A4" w:rsidRPr="00981BB6" w:rsidRDefault="00A877A4" w:rsidP="00A877A4">
      <w:pPr>
        <w:pStyle w:val="CodeBlock"/>
      </w:pPr>
      <w:r w:rsidRPr="00981BB6">
        <w:t xml:space="preserve">            'MCMv331_K(Met)</w:t>
      </w:r>
      <w:proofErr w:type="gramStart"/>
      <w:r w:rsidRPr="00981BB6">
        <w:t>';...</w:t>
      </w:r>
      <w:proofErr w:type="gramEnd"/>
    </w:p>
    <w:p w14:paraId="018B0BDD" w14:textId="77777777" w:rsidR="00A877A4" w:rsidRPr="00981BB6" w:rsidRDefault="00A877A4" w:rsidP="00A877A4">
      <w:pPr>
        <w:pStyle w:val="CodeBlock"/>
      </w:pPr>
      <w:r>
        <w:t xml:space="preserve">            'MCMv331_J(Met,0</w:t>
      </w:r>
      <w:r w:rsidRPr="00981BB6">
        <w:t>)</w:t>
      </w:r>
      <w:proofErr w:type="gramStart"/>
      <w:r w:rsidRPr="00981BB6">
        <w:t>';...</w:t>
      </w:r>
      <w:proofErr w:type="gramEnd"/>
    </w:p>
    <w:p w14:paraId="4E52D269" w14:textId="77777777" w:rsidR="00A877A4" w:rsidRPr="00981BB6" w:rsidRDefault="00A877A4" w:rsidP="00A877A4">
      <w:pPr>
        <w:pStyle w:val="CodeBlock"/>
      </w:pPr>
      <w:r w:rsidRPr="00981BB6">
        <w:t xml:space="preserve">            'MCMv331_Inorg_Isoprene'</w:t>
      </w:r>
      <w:proofErr w:type="gramStart"/>
      <w:r w:rsidRPr="00981BB6">
        <w:t>};</w:t>
      </w:r>
      <w:proofErr w:type="gramEnd"/>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0" w:name="_Toc149907225"/>
      <w:r>
        <w:t>5.2 STRUCTURE OF INDIVIDUAL CHEMISTRY SCRIPTS</w:t>
      </w:r>
      <w:bookmarkEnd w:id="10"/>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proofErr w:type="spellStart"/>
      <w:r w:rsidRPr="007653D5">
        <w:rPr>
          <w:b/>
        </w:rPr>
        <w:t>AddSpecies</w:t>
      </w:r>
      <w:proofErr w:type="spellEnd"/>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proofErr w:type="spellStart"/>
      <w:r w:rsidRPr="00981BB6">
        <w:t>SpeciesToAdd</w:t>
      </w:r>
      <w:proofErr w:type="spellEnd"/>
      <w:r w:rsidRPr="00981BB6">
        <w:t xml:space="preserve"> = {'CH4’; ’CH3O2’; ‘CH3OOH’; ’HCHO’; ‘OH’; ‘HO2’; ‘NO’; ‘NO2’</w:t>
      </w:r>
      <w:proofErr w:type="gramStart"/>
      <w:r w:rsidRPr="00981BB6">
        <w:t>};</w:t>
      </w:r>
      <w:proofErr w:type="gramEnd"/>
    </w:p>
    <w:p w14:paraId="68722E51" w14:textId="77777777" w:rsidR="00A877A4" w:rsidRPr="00981BB6" w:rsidRDefault="00A877A4" w:rsidP="00A877A4">
      <w:pPr>
        <w:pStyle w:val="CodeBlock"/>
      </w:pPr>
      <w:r w:rsidRPr="00981BB6">
        <w:t>RO2ToAdd = {'CH3O2'</w:t>
      </w:r>
      <w:proofErr w:type="gramStart"/>
      <w:r w:rsidRPr="00981BB6">
        <w:t>};</w:t>
      </w:r>
      <w:proofErr w:type="gramEnd"/>
    </w:p>
    <w:p w14:paraId="7F67D774" w14:textId="77777777" w:rsidR="00A877A4" w:rsidRPr="00981BB6" w:rsidRDefault="00A877A4" w:rsidP="00A877A4">
      <w:pPr>
        <w:pStyle w:val="CodeBlock"/>
      </w:pPr>
      <w:proofErr w:type="spellStart"/>
      <w:r w:rsidRPr="00981BB6">
        <w:t>AddSpecies</w:t>
      </w:r>
      <w:proofErr w:type="spellEnd"/>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w:t>
      </w:r>
      <w:proofErr w:type="spellStart"/>
      <w:r w:rsidR="001A1C01">
        <w:t>peroxy</w:t>
      </w:r>
      <w:proofErr w:type="spellEnd"/>
      <w:r w:rsidR="001A1C01">
        <w:t xml:space="preserve">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proofErr w:type="spellStart"/>
      <w:r w:rsidRPr="001A1C01">
        <w:rPr>
          <w:b/>
        </w:rPr>
        <w:t>CnamesToAdd</w:t>
      </w:r>
      <w:proofErr w:type="spellEnd"/>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i=i+</w:t>
      </w:r>
      <w:proofErr w:type="gramStart"/>
      <w:r w:rsidRPr="00981BB6">
        <w:t>1;</w:t>
      </w:r>
      <w:proofErr w:type="gramEnd"/>
      <w:r w:rsidRPr="00981BB6">
        <w:t xml:space="preserve"> </w:t>
      </w:r>
    </w:p>
    <w:p w14:paraId="76977C0A" w14:textId="77777777" w:rsidR="00B3151A" w:rsidRPr="00981BB6" w:rsidRDefault="00B3151A" w:rsidP="00B3151A">
      <w:pPr>
        <w:pStyle w:val="CodeBlock"/>
      </w:pPr>
      <w:proofErr w:type="spellStart"/>
      <w:r w:rsidRPr="00981BB6">
        <w:t>Rnames</w:t>
      </w:r>
      <w:proofErr w:type="spellEnd"/>
      <w:r w:rsidRPr="00981BB6">
        <w:t>{i} = 'CH4 + OH = CH3O2</w:t>
      </w:r>
      <w:proofErr w:type="gramStart"/>
      <w:r w:rsidRPr="00981BB6">
        <w:t>';</w:t>
      </w:r>
      <w:proofErr w:type="gramEnd"/>
      <w:r w:rsidRPr="00981BB6">
        <w:t xml:space="preserve"> </w:t>
      </w:r>
    </w:p>
    <w:p w14:paraId="2C7E8252" w14:textId="77777777" w:rsidR="00B3151A" w:rsidRPr="00981BB6" w:rsidRDefault="00B3151A" w:rsidP="00B3151A">
      <w:pPr>
        <w:pStyle w:val="CodeBlock"/>
      </w:pPr>
      <w:r w:rsidRPr="00981BB6">
        <w:lastRenderedPageBreak/>
        <w:t>k</w:t>
      </w:r>
      <w:proofErr w:type="gramStart"/>
      <w:r w:rsidRPr="00981BB6">
        <w:t>(:,</w:t>
      </w:r>
      <w:proofErr w:type="gramEnd"/>
      <w:r w:rsidRPr="00981BB6">
        <w:t>i) = 1.85e-12.*exp(-1690./T);</w:t>
      </w:r>
    </w:p>
    <w:p w14:paraId="0C5A52D8" w14:textId="77777777" w:rsidR="00B3151A" w:rsidRPr="00981BB6" w:rsidRDefault="00B3151A" w:rsidP="00B3151A">
      <w:pPr>
        <w:pStyle w:val="CodeBlock"/>
      </w:pPr>
      <w:proofErr w:type="spellStart"/>
      <w:r w:rsidRPr="00981BB6">
        <w:t>Gstr</w:t>
      </w:r>
      <w:proofErr w:type="spellEnd"/>
      <w:r w:rsidRPr="00981BB6">
        <w:t xml:space="preserve">{i,1} = 'CH4'; </w:t>
      </w:r>
      <w:proofErr w:type="spellStart"/>
      <w:r w:rsidRPr="00981BB6">
        <w:t>Gstr</w:t>
      </w:r>
      <w:proofErr w:type="spellEnd"/>
      <w:r w:rsidRPr="00981BB6">
        <w:t>{i,2} = 'OH</w:t>
      </w:r>
      <w:proofErr w:type="gramStart"/>
      <w:r w:rsidRPr="00981BB6">
        <w:t>';</w:t>
      </w:r>
      <w:proofErr w:type="gramEnd"/>
    </w:p>
    <w:p w14:paraId="0028CDCA" w14:textId="77777777" w:rsidR="00263630" w:rsidRDefault="00B3151A" w:rsidP="00B3151A">
      <w:pPr>
        <w:pStyle w:val="CodeBlock"/>
      </w:pPr>
      <w:r w:rsidRPr="00981BB6">
        <w:t xml:space="preserve">fCH4(i) = -1; </w:t>
      </w:r>
      <w:proofErr w:type="spellStart"/>
      <w:r w:rsidRPr="00981BB6">
        <w:t>fOH</w:t>
      </w:r>
      <w:proofErr w:type="spellEnd"/>
      <w:r w:rsidRPr="00981BB6">
        <w:t xml:space="preserve">(i) = -1; fCH3O2(i) = </w:t>
      </w:r>
      <w:proofErr w:type="gramStart"/>
      <w:r w:rsidRPr="00981BB6">
        <w:t>1;</w:t>
      </w:r>
      <w:proofErr w:type="gramEnd"/>
    </w:p>
    <w:p w14:paraId="386B5D07" w14:textId="77777777" w:rsidR="00A13C58" w:rsidRDefault="002A4DC8" w:rsidP="00FF5563">
      <w:pPr>
        <w:pStyle w:val="NoSpacing"/>
        <w:tabs>
          <w:tab w:val="left" w:pos="900"/>
        </w:tabs>
        <w:ind w:left="1170" w:hanging="1170"/>
      </w:pPr>
      <w:proofErr w:type="spellStart"/>
      <w:r>
        <w:rPr>
          <w:b/>
        </w:rPr>
        <w:t>Rnames</w:t>
      </w:r>
      <w:proofErr w:type="spellEnd"/>
      <w:r>
        <w:rPr>
          <w:b/>
        </w:rPr>
        <w:t xml:space="preserve">: </w:t>
      </w:r>
      <w:r>
        <w:t xml:space="preserve"> </w:t>
      </w:r>
      <w:r w:rsidR="00FF5563">
        <w:tab/>
        <w:t>A</w:t>
      </w:r>
      <w:r>
        <w:t xml:space="preserve"> string specifying the name of the </w:t>
      </w:r>
      <w:proofErr w:type="gramStart"/>
      <w:r>
        <w:t>reaction</w:t>
      </w:r>
      <w:proofErr w:type="gramEnd"/>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proofErr w:type="gramStart"/>
      <w:r>
        <w:t>(</w:t>
      </w:r>
      <w:r w:rsidR="001A1C01">
        <w:t>.</w:t>
      </w:r>
      <w:r>
        <w:t>*</w:t>
      </w:r>
      <w:proofErr w:type="gramEnd"/>
      <w:r w:rsidR="00362DDD">
        <w:t xml:space="preserve">, </w:t>
      </w:r>
      <w:r w:rsidR="001A1C01">
        <w:t>.</w:t>
      </w:r>
      <w:r>
        <w:t>/</w:t>
      </w:r>
      <w:r w:rsidR="00362DDD">
        <w:t xml:space="preserve"> and .^</w:t>
      </w:r>
      <w:r>
        <w:t>).</w:t>
      </w:r>
    </w:p>
    <w:p w14:paraId="73ED6F63" w14:textId="6EA086C1" w:rsidR="002A4DC8" w:rsidRDefault="002A4DC8" w:rsidP="00FF5563">
      <w:pPr>
        <w:pStyle w:val="NoSpacing"/>
        <w:tabs>
          <w:tab w:val="left" w:pos="900"/>
        </w:tabs>
        <w:ind w:left="1170" w:hanging="1170"/>
      </w:pPr>
      <w:proofErr w:type="spellStart"/>
      <w:r w:rsidRPr="00780A72">
        <w:rPr>
          <w:b/>
        </w:rPr>
        <w:t>Gstr</w:t>
      </w:r>
      <w:proofErr w:type="spellEnd"/>
      <w:r w:rsidR="00FF5563">
        <w:rPr>
          <w:b/>
        </w:rPr>
        <w:t>:</w:t>
      </w:r>
      <w:r>
        <w:rPr>
          <w:i/>
        </w:rPr>
        <w:t xml:space="preserve"> </w:t>
      </w:r>
      <w:r w:rsidR="00FF5563">
        <w:rPr>
          <w:i/>
        </w:rPr>
        <w:t xml:space="preserve"> </w:t>
      </w:r>
      <w:r w:rsidR="00FF5563">
        <w:rPr>
          <w:i/>
        </w:rPr>
        <w:tab/>
      </w:r>
      <w:r w:rsidR="00274FD5" w:rsidRPr="007D23C1">
        <w:t>3</w:t>
      </w:r>
      <w:r w:rsidR="00FF5563" w:rsidRPr="007D23C1">
        <w:t>-column</w:t>
      </w:r>
      <w:r w:rsidR="00FF5563">
        <w:t xml:space="preserve"> </w:t>
      </w:r>
      <w:r>
        <w:t xml:space="preserve">cell array of strings </w:t>
      </w:r>
      <w:r w:rsidR="00FF5563">
        <w:t xml:space="preserve">specifying </w:t>
      </w:r>
      <w:r w:rsidR="00284175">
        <w:t xml:space="preserve">reactant </w:t>
      </w:r>
      <w:r w:rsidR="00FF5563">
        <w:t>names</w:t>
      </w:r>
      <w:r w:rsidR="00284175">
        <w:t>.</w:t>
      </w:r>
      <w:r>
        <w:t xml:space="preserve"> </w:t>
      </w:r>
      <w:r w:rsidR="00274FD5">
        <w:t>O</w:t>
      </w:r>
      <w:r w:rsidR="00284175">
        <w:t xml:space="preserve">ne or </w:t>
      </w:r>
      <w:r w:rsidR="00274FD5">
        <w:t>more</w:t>
      </w:r>
      <w:r w:rsidR="00284175">
        <w:t xml:space="preserve"> of the </w:t>
      </w:r>
      <w:proofErr w:type="spellStart"/>
      <w:r w:rsidR="00284175">
        <w:t>Gstr</w:t>
      </w:r>
      <w:proofErr w:type="spellEnd"/>
      <w:r w:rsidR="00284175">
        <w:t xml:space="preserve"> colu</w:t>
      </w:r>
      <w:r w:rsidR="007A2DFC">
        <w:t>mns can be left blank</w:t>
      </w:r>
      <w:r w:rsidR="00274FD5">
        <w:t>; if the reaction is 0</w:t>
      </w:r>
      <w:r w:rsidR="00274FD5" w:rsidRPr="00274FD5">
        <w:rPr>
          <w:vertAlign w:val="superscript"/>
        </w:rPr>
        <w:t>th</w:t>
      </w:r>
      <w:r w:rsidR="00274FD5">
        <w:t>-order, like emissions, you need not specify any value here</w:t>
      </w:r>
      <w:r w:rsidR="007A2DFC">
        <w:t>. Yes, it is</w:t>
      </w:r>
      <w:r w:rsidR="00284175">
        <w:t xml:space="preserve"> short for “G-string.” Giggle if you must.</w:t>
      </w:r>
    </w:p>
    <w:p w14:paraId="7E53D21A" w14:textId="1EC3BFD8" w:rsidR="00B501FB" w:rsidRDefault="00AE1FAA" w:rsidP="00B501FB">
      <w:pPr>
        <w:pStyle w:val="NoSpacing"/>
        <w:tabs>
          <w:tab w:val="left" w:pos="900"/>
        </w:tabs>
        <w:ind w:left="1170" w:hanging="1170"/>
      </w:pPr>
      <w:proofErr w:type="spellStart"/>
      <w:r w:rsidRPr="00A44B70">
        <w:rPr>
          <w:b/>
        </w:rPr>
        <w:t>f</w:t>
      </w:r>
      <w:r w:rsidR="00263630" w:rsidRPr="00A44B70">
        <w:rPr>
          <w:b/>
        </w:rPr>
        <w:t>X</w:t>
      </w:r>
      <w:proofErr w:type="spellEnd"/>
      <w:r w:rsidR="00FF5563">
        <w:rPr>
          <w:b/>
        </w:rPr>
        <w:t xml:space="preserve">: </w:t>
      </w:r>
      <w:r>
        <w:rPr>
          <w:i/>
        </w:rPr>
        <w:t xml:space="preserve"> </w:t>
      </w:r>
      <w:r w:rsidR="00FF5563">
        <w:rPr>
          <w:i/>
        </w:rPr>
        <w:tab/>
      </w:r>
      <w:r w:rsidR="00FF5563">
        <w:t>S</w:t>
      </w:r>
      <w:r>
        <w:t xml:space="preserve">toichiometric </w:t>
      </w:r>
      <w:r w:rsidR="00274FD5">
        <w:t>coefficients</w:t>
      </w:r>
      <w:r>
        <w:t xml:space="preserve"> for </w:t>
      </w:r>
      <w:r w:rsidR="00780A72">
        <w:t>each</w:t>
      </w:r>
      <w:r>
        <w:t xml:space="preserve"> species for a given reaction. In the above example, one molecule each of </w:t>
      </w:r>
      <w:r w:rsidR="00FF5563">
        <w:t>CH4</w:t>
      </w:r>
      <w:r>
        <w:t xml:space="preserve"> and </w:t>
      </w:r>
      <w:r w:rsidR="00780A72">
        <w:t>OH</w:t>
      </w:r>
      <w:r>
        <w:t xml:space="preserve"> </w:t>
      </w:r>
      <w:proofErr w:type="gramStart"/>
      <w:r>
        <w:t>are</w:t>
      </w:r>
      <w:proofErr w:type="gramEnd"/>
      <w:r>
        <w:t xml:space="preserve"> lost and 1 molecule of </w:t>
      </w:r>
      <w:r w:rsidR="00FF5563">
        <w:t>CH3</w:t>
      </w:r>
      <w:r>
        <w:t xml:space="preserve">O2 is formed, </w:t>
      </w:r>
      <w:r w:rsidR="00FF5563">
        <w:t>thus the respective</w:t>
      </w:r>
      <w:r>
        <w:t xml:space="preserve"> </w:t>
      </w:r>
      <w:proofErr w:type="spellStart"/>
      <w:r>
        <w:t>f</w:t>
      </w:r>
      <w:r w:rsidR="00FF5563">
        <w:t>X</w:t>
      </w:r>
      <w:proofErr w:type="spellEnd"/>
      <w:r>
        <w:t xml:space="preserve"> are -1, -1 and 1. </w:t>
      </w:r>
      <w:proofErr w:type="spellStart"/>
      <w:r>
        <w:t>f</w:t>
      </w:r>
      <w:r w:rsidR="00FF5563">
        <w:t>X</w:t>
      </w:r>
      <w:proofErr w:type="spellEnd"/>
      <w:r>
        <w:t xml:space="preserve"> for all species not participating in the reaction are 0 by default.</w:t>
      </w:r>
    </w:p>
    <w:p w14:paraId="248F508D" w14:textId="60BDED77" w:rsidR="00B501FB" w:rsidRPr="00274FD5" w:rsidRDefault="00B501FB" w:rsidP="00B501FB">
      <w:pPr>
        <w:pStyle w:val="subhead"/>
      </w:pPr>
      <w:r w:rsidRPr="00274FD5">
        <w:t>Limiting Reagent Reactions</w:t>
      </w:r>
    </w:p>
    <w:p w14:paraId="714BE4B0" w14:textId="2B26D979" w:rsidR="00B501FB" w:rsidRPr="00B501FB" w:rsidRDefault="00B501FB" w:rsidP="00B501FB">
      <w:pPr>
        <w:pStyle w:val="NoSpacing"/>
      </w:pPr>
      <w:r w:rsidRPr="00274FD5">
        <w:t>This is a special feature that is currently only used in the “HalogenAerosol_Sherwen2016” MCMv331 sub-mechanism to approximate aqueous phase chemistry. For such reactions, the rate constant is 1</w:t>
      </w:r>
      <w:r w:rsidRPr="00274FD5">
        <w:rPr>
          <w:vertAlign w:val="superscript"/>
        </w:rPr>
        <w:t>st</w:t>
      </w:r>
      <w:r w:rsidRPr="00274FD5">
        <w:t>-order and the instantaneous reaction rate is determined by k*</w:t>
      </w:r>
      <w:proofErr w:type="gramStart"/>
      <w:r w:rsidRPr="00274FD5">
        <w:t>min(</w:t>
      </w:r>
      <w:proofErr w:type="gramEnd"/>
      <w:r w:rsidRPr="00274FD5">
        <w:t>conc_reactant_1, conc_reactant_2). If you want a reaction treated this way, add the line “</w:t>
      </w:r>
      <w:proofErr w:type="spellStart"/>
      <w:r w:rsidRPr="00274FD5">
        <w:t>lr_flag</w:t>
      </w:r>
      <w:proofErr w:type="spellEnd"/>
      <w:r w:rsidRPr="00274FD5">
        <w:t>(i) = 1” to your reaction block</w:t>
      </w:r>
      <w:r w:rsidRPr="007D23C1">
        <w:t>.</w:t>
      </w:r>
      <w:r w:rsidR="00274FD5" w:rsidRPr="007D23C1">
        <w:t xml:space="preserve"> Note, these reactions currently only support 2 reactants.</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w:t>
      </w:r>
      <w:proofErr w:type="gramStart"/>
      <w:r w:rsidR="00CD14BF">
        <w:t>separate</w:t>
      </w:r>
      <w:proofErr w:type="gramEnd"/>
      <w:r w:rsidR="00CD14BF">
        <w:t xml:space="preserv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proofErr w:type="spellStart"/>
      <w:r w:rsidR="00C80D85" w:rsidRPr="00AA7BBA">
        <w:t>ChemFiles</w:t>
      </w:r>
      <w:proofErr w:type="spellEnd"/>
      <w:r w:rsidR="00C80D85" w:rsidRPr="00AA7BBA">
        <w:t xml:space="preserve">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proofErr w:type="spellStart"/>
      <w:r w:rsidR="004D74BB" w:rsidRPr="00AA7BBA">
        <w:rPr>
          <w:b/>
        </w:rPr>
        <w:t>InitializeMet.m</w:t>
      </w:r>
      <w:proofErr w:type="spellEnd"/>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1" w:name="_Toc149907226"/>
      <w:r>
        <w:t>5</w:t>
      </w:r>
      <w:r w:rsidR="00600846">
        <w:t>.</w:t>
      </w:r>
      <w:r w:rsidR="006A0CD4">
        <w:t>3</w:t>
      </w:r>
      <w:r w:rsidR="00600846">
        <w:t xml:space="preserve"> </w:t>
      </w:r>
      <w:r w:rsidR="0025562B">
        <w:t>GENERATING</w:t>
      </w:r>
      <w:r w:rsidR="004072AB">
        <w:t xml:space="preserve"> MCM REACTIONS FILE</w:t>
      </w:r>
      <w:bookmarkEnd w:id="11"/>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29B1BFF3" w14:textId="77777777" w:rsidR="007D23C1" w:rsidRPr="007D23C1" w:rsidRDefault="007D23C1" w:rsidP="007D23C1">
      <w:pPr>
        <w:numPr>
          <w:ilvl w:val="0"/>
          <w:numId w:val="1"/>
        </w:numPr>
        <w:tabs>
          <w:tab w:val="clear" w:pos="720"/>
          <w:tab w:val="num" w:pos="360"/>
        </w:tabs>
        <w:spacing w:after="0"/>
        <w:ind w:left="360"/>
        <w:jc w:val="both"/>
      </w:pPr>
      <w:r w:rsidRPr="007D23C1">
        <w:t xml:space="preserve">Go to the MCM website, </w:t>
      </w:r>
      <w:hyperlink r:id="rId12" w:history="1">
        <w:r w:rsidRPr="007D23C1">
          <w:rPr>
            <w:rStyle w:val="Hyperlink"/>
          </w:rPr>
          <w:t>https://mcm.york.ac.uk/MCM/</w:t>
        </w:r>
      </w:hyperlink>
      <w:r w:rsidRPr="007D23C1">
        <w:t xml:space="preserve"> </w:t>
      </w:r>
    </w:p>
    <w:p w14:paraId="231D9297" w14:textId="77777777" w:rsidR="007D23C1" w:rsidRPr="007D23C1" w:rsidRDefault="007D23C1" w:rsidP="007D23C1">
      <w:pPr>
        <w:numPr>
          <w:ilvl w:val="0"/>
          <w:numId w:val="1"/>
        </w:numPr>
        <w:tabs>
          <w:tab w:val="clear" w:pos="720"/>
          <w:tab w:val="num" w:pos="360"/>
        </w:tabs>
        <w:spacing w:after="0"/>
        <w:ind w:left="360"/>
        <w:jc w:val="both"/>
      </w:pPr>
      <w:r w:rsidRPr="007D23C1">
        <w:t>Near the top, click “Browse.”</w:t>
      </w:r>
    </w:p>
    <w:p w14:paraId="408D5F01" w14:textId="77777777" w:rsidR="007D23C1" w:rsidRPr="007D23C1" w:rsidRDefault="007D23C1" w:rsidP="007D23C1">
      <w:pPr>
        <w:numPr>
          <w:ilvl w:val="0"/>
          <w:numId w:val="1"/>
        </w:numPr>
        <w:tabs>
          <w:tab w:val="clear" w:pos="720"/>
          <w:tab w:val="num" w:pos="360"/>
        </w:tabs>
        <w:spacing w:after="0"/>
        <w:ind w:left="360"/>
        <w:jc w:val="both"/>
      </w:pPr>
      <w:r w:rsidRPr="007D23C1">
        <w:t xml:space="preserve">Click through the categories to find </w:t>
      </w:r>
      <w:proofErr w:type="gramStart"/>
      <w:r w:rsidRPr="007D23C1">
        <w:t>species</w:t>
      </w:r>
      <w:proofErr w:type="gramEnd"/>
      <w:r w:rsidRPr="007D23C1">
        <w:t xml:space="preserve"> you want.</w:t>
      </w:r>
    </w:p>
    <w:p w14:paraId="64604D15" w14:textId="3959DE19" w:rsidR="007D23C1" w:rsidRDefault="007D23C1" w:rsidP="007D23C1">
      <w:pPr>
        <w:numPr>
          <w:ilvl w:val="0"/>
          <w:numId w:val="1"/>
        </w:numPr>
        <w:tabs>
          <w:tab w:val="clear" w:pos="720"/>
          <w:tab w:val="num" w:pos="360"/>
        </w:tabs>
        <w:spacing w:after="0"/>
        <w:ind w:left="360"/>
        <w:jc w:val="both"/>
      </w:pPr>
      <w:r w:rsidRPr="007D23C1">
        <w:t>Click the green “+” to include species.</w:t>
      </w:r>
      <w:r>
        <w:t xml:space="preserve"> </w:t>
      </w:r>
      <w:r w:rsidRPr="007D23C1">
        <w:t>Species can be removed by clicking the red “–” here or in the Mark List</w:t>
      </w:r>
      <w:r>
        <w:t xml:space="preserve"> (upper right basket icon)</w:t>
      </w:r>
      <w:r w:rsidRPr="007D23C1">
        <w:t>.</w:t>
      </w:r>
      <w:r>
        <w:t xml:space="preserve"> </w:t>
      </w:r>
      <w:r w:rsidRPr="007D23C1">
        <w:t>You can also add species using the search tools.</w:t>
      </w:r>
    </w:p>
    <w:p w14:paraId="5B5AA5B4" w14:textId="77777777" w:rsidR="007D23C1" w:rsidRPr="007D23C1" w:rsidRDefault="007D23C1" w:rsidP="007D23C1">
      <w:pPr>
        <w:numPr>
          <w:ilvl w:val="0"/>
          <w:numId w:val="1"/>
        </w:numPr>
        <w:tabs>
          <w:tab w:val="clear" w:pos="720"/>
          <w:tab w:val="num" w:pos="360"/>
        </w:tabs>
        <w:spacing w:after="0"/>
        <w:ind w:left="360"/>
        <w:jc w:val="both"/>
      </w:pPr>
      <w:r w:rsidRPr="007D23C1">
        <w:t>Near the top, click “Export.”</w:t>
      </w:r>
    </w:p>
    <w:p w14:paraId="3F93C265" w14:textId="77777777" w:rsidR="007D23C1" w:rsidRPr="007D23C1" w:rsidRDefault="007D23C1" w:rsidP="007D23C1">
      <w:pPr>
        <w:numPr>
          <w:ilvl w:val="0"/>
          <w:numId w:val="1"/>
        </w:numPr>
        <w:tabs>
          <w:tab w:val="clear" w:pos="720"/>
          <w:tab w:val="num" w:pos="360"/>
        </w:tabs>
        <w:spacing w:after="0"/>
        <w:ind w:left="360"/>
        <w:jc w:val="both"/>
      </w:pPr>
      <w:r w:rsidRPr="007D23C1">
        <w:lastRenderedPageBreak/>
        <w:t>Select “FACSIMILE input format” and “Include inorganic reactions.” Unselect “include generic rate coefficients.”</w:t>
      </w:r>
    </w:p>
    <w:p w14:paraId="349B10D5" w14:textId="6AC919BC" w:rsidR="007D23C1" w:rsidRPr="007D23C1" w:rsidRDefault="007D23C1" w:rsidP="007D23C1">
      <w:pPr>
        <w:numPr>
          <w:ilvl w:val="0"/>
          <w:numId w:val="1"/>
        </w:numPr>
        <w:tabs>
          <w:tab w:val="clear" w:pos="720"/>
          <w:tab w:val="num" w:pos="360"/>
        </w:tabs>
        <w:spacing w:after="0"/>
        <w:ind w:left="360"/>
        <w:jc w:val="both"/>
      </w:pPr>
      <w:r w:rsidRPr="007D23C1">
        <w:t xml:space="preserve">Click “Download” to download to a text file (default name is </w:t>
      </w:r>
      <w:proofErr w:type="spellStart"/>
      <w:r w:rsidRPr="007D23C1">
        <w:t>mcm_export.fac</w:t>
      </w:r>
      <w:proofErr w:type="spellEnd"/>
      <w:r w:rsidRPr="007D23C1">
        <w:t>)</w:t>
      </w:r>
    </w:p>
    <w:p w14:paraId="06BF8E70" w14:textId="77B46B7A" w:rsidR="00013B9F" w:rsidRDefault="00AD6716" w:rsidP="006F14EA">
      <w:pPr>
        <w:numPr>
          <w:ilvl w:val="0"/>
          <w:numId w:val="1"/>
        </w:numPr>
        <w:tabs>
          <w:tab w:val="clear" w:pos="720"/>
          <w:tab w:val="num" w:pos="360"/>
        </w:tabs>
        <w:spacing w:after="0"/>
        <w:ind w:left="360"/>
        <w:jc w:val="both"/>
      </w:pPr>
      <w:r>
        <w:t>Give this file a more descriptive name and move it to somewhere on your MATLAB search path (e.g.</w:t>
      </w:r>
      <w:r w:rsidR="007D23C1">
        <w:t>,</w:t>
      </w:r>
      <w:r>
        <w:t xml:space="preserve"> F0\Chem\MCMv331</w:t>
      </w:r>
      <w:r w:rsidR="007D23C1">
        <w:t>\</w:t>
      </w:r>
      <w:proofErr w:type="spellStart"/>
      <w:r w:rsidR="007D23C1">
        <w:t>alkanes.fac</w:t>
      </w:r>
      <w:proofErr w:type="spellEnd"/>
      <w:r>
        <w:t>).</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w:t>
      </w:r>
      <w:proofErr w:type="gramStart"/>
      <w:r w:rsidRPr="00F62C98">
        <w:t>AM(</w:t>
      </w:r>
      <w:proofErr w:type="spellStart"/>
      <w:proofErr w:type="gramEnd"/>
      <w:r w:rsidRPr="00F62C98">
        <w:t>MCM_flnm</w:t>
      </w:r>
      <w:proofErr w:type="spellEnd"/>
      <w:r w:rsidRPr="00F62C98">
        <w:t xml:space="preserve">, </w:t>
      </w:r>
      <w:proofErr w:type="spellStart"/>
      <w:r w:rsidRPr="00F62C98">
        <w:t>save_flnm</w:t>
      </w:r>
      <w:proofErr w:type="spellEnd"/>
      <w:r w:rsidRPr="00F62C98">
        <w:t>)</w:t>
      </w:r>
    </w:p>
    <w:p w14:paraId="798310B1" w14:textId="77777777" w:rsidR="00315734" w:rsidRDefault="00B740B2" w:rsidP="00313E18">
      <w:pPr>
        <w:jc w:val="both"/>
      </w:pPr>
      <w:r>
        <w:t>Here,</w:t>
      </w:r>
      <w:r w:rsidR="006F14EA">
        <w:t xml:space="preserve"> </w:t>
      </w:r>
      <w:proofErr w:type="spellStart"/>
      <w:r w:rsidR="0005148D" w:rsidRPr="0086481A">
        <w:rPr>
          <w:b/>
        </w:rPr>
        <w:t>MCM_</w:t>
      </w:r>
      <w:r w:rsidR="0086481A" w:rsidRPr="0086481A">
        <w:rPr>
          <w:b/>
        </w:rPr>
        <w:t>flnm</w:t>
      </w:r>
      <w:proofErr w:type="spellEnd"/>
      <w:r w:rsidR="006A45B0">
        <w:t xml:space="preserve"> </w:t>
      </w:r>
      <w:r w:rsidR="006F14EA">
        <w:t xml:space="preserve">is the name of the FACSIMILE text </w:t>
      </w:r>
      <w:r w:rsidR="006A45B0">
        <w:t>fi</w:t>
      </w:r>
      <w:r w:rsidR="006F14EA">
        <w:t xml:space="preserve">le (including extension) and </w:t>
      </w:r>
      <w:proofErr w:type="spellStart"/>
      <w:r w:rsidR="0086481A" w:rsidRPr="0086481A">
        <w:rPr>
          <w:b/>
        </w:rPr>
        <w:t>save_flnm</w:t>
      </w:r>
      <w:proofErr w:type="spellEnd"/>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830A0C" w:rsidRDefault="006A0CD4" w:rsidP="00313E18">
      <w:pPr>
        <w:jc w:val="both"/>
        <w:rPr>
          <w:rStyle w:val="Emphasis"/>
        </w:rPr>
      </w:pPr>
      <w:r w:rsidRPr="00830A0C">
        <w:rPr>
          <w:rStyle w:val="Emphasis"/>
        </w:rPr>
        <w:t>Do not use multiple MCM-extracted mechanisms simultaneously</w:t>
      </w:r>
      <w:r w:rsidR="00E01BB1" w:rsidRPr="00830A0C">
        <w:rPr>
          <w:rStyle w:val="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2" w:name="_Toc331754961"/>
      <w:bookmarkStart w:id="13" w:name="_Toc149907227"/>
      <w:r>
        <w:t>5.4</w:t>
      </w:r>
      <w:r w:rsidR="00D64951">
        <w:t xml:space="preserve"> MODIFYING MCM REACTIONS</w:t>
      </w:r>
      <w:bookmarkEnd w:id="12"/>
      <w:bookmarkEnd w:id="13"/>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proofErr w:type="spellStart"/>
      <w:r w:rsidRPr="00B10F82">
        <w:rPr>
          <w:b/>
        </w:rPr>
        <w:t>ChemFiles</w:t>
      </w:r>
      <w:proofErr w:type="spellEnd"/>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w:t>
      </w:r>
      <w:proofErr w:type="gramStart"/>
      <w:r w:rsidRPr="00640764">
        <w:t>1;</w:t>
      </w:r>
      <w:proofErr w:type="gramEnd"/>
    </w:p>
    <w:p w14:paraId="4AA7024A" w14:textId="77777777" w:rsidR="006A0CD4" w:rsidRPr="00640764" w:rsidRDefault="006A0CD4" w:rsidP="006A0CD4">
      <w:pPr>
        <w:pStyle w:val="CodeBlock"/>
      </w:pPr>
      <w:proofErr w:type="spellStart"/>
      <w:r w:rsidRPr="00640764">
        <w:t>Rnames</w:t>
      </w:r>
      <w:proofErr w:type="spellEnd"/>
      <w:r w:rsidRPr="00640764">
        <w:t xml:space="preserve">{i} = 'MACRO2 + NO </w:t>
      </w:r>
      <w:proofErr w:type="gramStart"/>
      <w:r w:rsidRPr="00640764">
        <w:t>=  MACRNO</w:t>
      </w:r>
      <w:proofErr w:type="gramEnd"/>
      <w:r w:rsidRPr="00640764">
        <w:t>3';</w:t>
      </w:r>
    </w:p>
    <w:p w14:paraId="040FADB9" w14:textId="77777777" w:rsidR="006A0CD4" w:rsidRPr="00640764" w:rsidRDefault="006A0CD4" w:rsidP="006A0CD4">
      <w:pPr>
        <w:pStyle w:val="CodeBlock"/>
      </w:pPr>
      <w:r w:rsidRPr="00640764">
        <w:t>k</w:t>
      </w:r>
      <w:proofErr w:type="gramStart"/>
      <w:r w:rsidRPr="00640764">
        <w:t>(:,</w:t>
      </w:r>
      <w:proofErr w:type="gramEnd"/>
      <w:r w:rsidRPr="00640764">
        <w:t>i) = KRO2NO.*0.15;</w:t>
      </w:r>
    </w:p>
    <w:p w14:paraId="688847B4" w14:textId="77777777" w:rsidR="006A0CD4" w:rsidRPr="00640764" w:rsidRDefault="006A0CD4" w:rsidP="006A0CD4">
      <w:pPr>
        <w:pStyle w:val="CodeBlock"/>
      </w:pPr>
      <w:proofErr w:type="spellStart"/>
      <w:r w:rsidRPr="00640764">
        <w:t>Gstr</w:t>
      </w:r>
      <w:proofErr w:type="spellEnd"/>
      <w:r w:rsidRPr="00640764">
        <w:t xml:space="preserve">{i,1} = 'MACRO2'; </w:t>
      </w:r>
      <w:proofErr w:type="spellStart"/>
      <w:r w:rsidRPr="00640764">
        <w:t>Gstr</w:t>
      </w:r>
      <w:proofErr w:type="spellEnd"/>
      <w:r w:rsidRPr="00640764">
        <w:t>{i,2} = 'NO</w:t>
      </w:r>
      <w:proofErr w:type="gramStart"/>
      <w:r w:rsidRPr="00640764">
        <w:t>';</w:t>
      </w:r>
      <w:proofErr w:type="gramEnd"/>
    </w:p>
    <w:p w14:paraId="4F33B8C1" w14:textId="77777777" w:rsidR="006A0CD4" w:rsidRPr="00640764" w:rsidRDefault="006A0CD4" w:rsidP="006A0CD4">
      <w:pPr>
        <w:pStyle w:val="CodeBlock"/>
      </w:pPr>
      <w:r w:rsidRPr="00640764">
        <w:t xml:space="preserve">fMACRO2(i)=-1; </w:t>
      </w:r>
      <w:proofErr w:type="spellStart"/>
      <w:r w:rsidRPr="00640764">
        <w:t>fNO</w:t>
      </w:r>
      <w:proofErr w:type="spellEnd"/>
      <w:r w:rsidRPr="00640764">
        <w:t>(i)=-1; fMACRNO3(i)=</w:t>
      </w:r>
      <w:proofErr w:type="gramStart"/>
      <w:r w:rsidRPr="00640764">
        <w:t>1;</w:t>
      </w:r>
      <w:proofErr w:type="gramEnd"/>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proofErr w:type="spellStart"/>
      <w:r w:rsidRPr="00640764">
        <w:t>RxnToReplace</w:t>
      </w:r>
      <w:proofErr w:type="spellEnd"/>
      <w:r w:rsidRPr="00640764">
        <w:t xml:space="preserve"> = 'MACRO2 + NO </w:t>
      </w:r>
      <w:proofErr w:type="gramStart"/>
      <w:r w:rsidRPr="00640764">
        <w:t>=  +</w:t>
      </w:r>
      <w:proofErr w:type="gramEnd"/>
      <w:r w:rsidRPr="00640764">
        <w:t xml:space="preserve"> ACETOL + CO + HO2 + NO2';</w:t>
      </w:r>
    </w:p>
    <w:p w14:paraId="73F55287" w14:textId="77777777" w:rsidR="006A0CD4" w:rsidRPr="00640764" w:rsidRDefault="006A0CD4" w:rsidP="006A0CD4">
      <w:pPr>
        <w:pStyle w:val="CodeBlock"/>
      </w:pPr>
      <w:proofErr w:type="spellStart"/>
      <w:r w:rsidRPr="00640764">
        <w:t>kToReplace</w:t>
      </w:r>
      <w:proofErr w:type="spellEnd"/>
      <w:r w:rsidRPr="00640764">
        <w:t xml:space="preserve"> = KRO2NO.*</w:t>
      </w:r>
      <w:proofErr w:type="gramStart"/>
      <w:r w:rsidRPr="00640764">
        <w:t>0.85;</w:t>
      </w:r>
      <w:proofErr w:type="gramEnd"/>
    </w:p>
    <w:p w14:paraId="256C0A7E" w14:textId="77777777" w:rsidR="00D64951" w:rsidRDefault="006A0CD4" w:rsidP="006A0CD4">
      <w:pPr>
        <w:pStyle w:val="CodeBlock"/>
      </w:pPr>
      <w:proofErr w:type="spellStart"/>
      <w:r w:rsidRPr="00640764">
        <w:t>ReplaceRxn</w:t>
      </w:r>
      <w:proofErr w:type="spellEnd"/>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proofErr w:type="spellStart"/>
      <w:r w:rsidRPr="00C4583B">
        <w:rPr>
          <w:b/>
        </w:rPr>
        <w:t>R</w:t>
      </w:r>
      <w:r>
        <w:rPr>
          <w:b/>
        </w:rPr>
        <w:t>xnToReplace</w:t>
      </w:r>
      <w:proofErr w:type="spellEnd"/>
      <w:r>
        <w:t xml:space="preserve"> is the name of the reaction to be fixed (which you can find in the MCM sub-mechanism), and </w:t>
      </w:r>
      <w:proofErr w:type="spellStart"/>
      <w:r w:rsidRPr="00C4583B">
        <w:rPr>
          <w:b/>
        </w:rPr>
        <w:t>k</w:t>
      </w:r>
      <w:r>
        <w:rPr>
          <w:b/>
        </w:rPr>
        <w:t>ToReplace</w:t>
      </w:r>
      <w:proofErr w:type="spellEnd"/>
      <w:r>
        <w:t xml:space="preserve"> is the new rate constant. Calling the script </w:t>
      </w:r>
      <w:proofErr w:type="spellStart"/>
      <w:r w:rsidRPr="00DE0F7A">
        <w:rPr>
          <w:b/>
        </w:rPr>
        <w:t>ReplaceRxn</w:t>
      </w:r>
      <w:proofErr w:type="spellEnd"/>
      <w:r>
        <w:t xml:space="preserve"> then applies the correction. This script is currently not capable of replacing </w:t>
      </w:r>
      <w:proofErr w:type="spellStart"/>
      <w:r>
        <w:t>fX</w:t>
      </w:r>
      <w:proofErr w:type="spellEnd"/>
      <w:r>
        <w:t xml:space="preserve"> or </w:t>
      </w:r>
      <w:proofErr w:type="spellStart"/>
      <w:r>
        <w:t>Gstr</w:t>
      </w:r>
      <w:proofErr w:type="spellEnd"/>
      <w:r>
        <w:t xml:space="preserve"> </w:t>
      </w:r>
      <w:proofErr w:type="gramStart"/>
      <w:r>
        <w:t>values, but</w:t>
      </w:r>
      <w:proofErr w:type="gramEnd"/>
      <w:r>
        <w:t xml:space="preserve">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4" w:name="_Toc149907228"/>
      <w:r>
        <w:lastRenderedPageBreak/>
        <w:t>5.</w:t>
      </w:r>
      <w:r w:rsidR="001B06D1">
        <w:t>5</w:t>
      </w:r>
      <w:r>
        <w:t xml:space="preserve"> </w:t>
      </w:r>
      <w:r w:rsidR="00E83D0C">
        <w:t>AVAILABLE MECHANISMS</w:t>
      </w:r>
      <w:bookmarkEnd w:id="14"/>
    </w:p>
    <w:p w14:paraId="49111F22" w14:textId="7F99DD46" w:rsidR="0073573F" w:rsidRPr="00274FD5" w:rsidRDefault="00C80D85" w:rsidP="003B10FC">
      <w:pPr>
        <w:jc w:val="both"/>
      </w:pPr>
      <w:r>
        <w:t xml:space="preserve">The below table lists </w:t>
      </w:r>
      <w:proofErr w:type="gramStart"/>
      <w:r>
        <w:t>currently-available</w:t>
      </w:r>
      <w:proofErr w:type="gramEnd"/>
      <w:r>
        <w:t xml:space="preserv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r w:rsidR="0073573F">
        <w:t xml:space="preserve"> </w:t>
      </w:r>
      <w:r w:rsidR="0073573F" w:rsidRPr="00274FD5">
        <w:t>Text readers are available for creating F0AM mechanism scripts from native mechanism text files for SAPRC (MEC2F0AM.m) and GEOS-CHEM (EQN2F0AM.m). These are included in their respective \Chem\ folders. They may or may not work for versions other than those on which they were tested.</w:t>
      </w:r>
    </w:p>
    <w:p w14:paraId="4F16A7B9" w14:textId="7D24E8DA" w:rsidR="002E4E83" w:rsidRDefault="00FE6BBF" w:rsidP="003B10FC">
      <w:pPr>
        <w:jc w:val="both"/>
      </w:pPr>
      <w:r w:rsidRPr="00274FD5">
        <w:t>NOTE OF CAUTION</w:t>
      </w:r>
      <w:r w:rsidR="002E4E83" w:rsidRPr="00274FD5">
        <w:t xml:space="preserve"> regarding condensed mechanisms and photolysis. Some </w:t>
      </w:r>
      <w:r w:rsidR="00D11925" w:rsidRPr="00274FD5">
        <w:t>mechanisms specify</w:t>
      </w:r>
      <w:r w:rsidR="002E4E83" w:rsidRPr="00274FD5">
        <w:t xml:space="preserve"> cross sections and quantum yields</w:t>
      </w:r>
      <w:r w:rsidR="0073573F" w:rsidRPr="00274FD5">
        <w:t>, but these can be</w:t>
      </w:r>
      <w:r w:rsidR="002E4E83" w:rsidRPr="00274FD5">
        <w:t xml:space="preserve"> outdated relative to current panel recommendations and/or not well documented. The </w:t>
      </w:r>
      <w:proofErr w:type="gramStart"/>
      <w:r w:rsidR="002E4E83" w:rsidRPr="00274FD5">
        <w:t>mechanisms as</w:t>
      </w:r>
      <w:proofErr w:type="gramEnd"/>
      <w:r w:rsidR="002E4E83" w:rsidRPr="00274FD5">
        <w:t xml:space="preserve"> included in F0AM do not use </w:t>
      </w:r>
      <w:r w:rsidR="00D11925" w:rsidRPr="00274FD5">
        <w:t>mechanism-specific photolysis data</w:t>
      </w:r>
      <w:r w:rsidR="002E4E83" w:rsidRPr="00274FD5">
        <w:t xml:space="preserve">, but instead map all photolysis frequencies to a common spectral database (see </w:t>
      </w:r>
      <w:r w:rsidR="002E4E83" w:rsidRPr="00274FD5">
        <w:rPr>
          <w:b/>
        </w:rPr>
        <w:t>PhotoDataSources.xlsx</w:t>
      </w:r>
      <w:r w:rsidR="002E4E83" w:rsidRPr="00274FD5">
        <w:t xml:space="preserve"> and further discussion below). So, when comparing F0AM output to another model (e.g., CMAQ, CAMX, etc.), users should consider that J-values may not</w:t>
      </w:r>
      <w:r w:rsidR="0073573F" w:rsidRPr="00274FD5">
        <w:t xml:space="preserve"> be</w:t>
      </w:r>
      <w:r w:rsidR="002E4E83" w:rsidRPr="00274FD5">
        <w:t xml:space="preserve"> parameterized in the same fashion even though the mechanisms are otherwise the same.</w:t>
      </w:r>
      <w:r w:rsidR="00E5559B">
        <w:t xml:space="preserve"> </w:t>
      </w:r>
      <w:r w:rsidR="00E5559B" w:rsidRPr="00E5559B">
        <w:rPr>
          <w:highlight w:val="yellow"/>
        </w:rPr>
        <w:t>Whether or not J-values parameterizations are “part” of a mechanism is an area of philosophical debate.</w:t>
      </w:r>
    </w:p>
    <w:tbl>
      <w:tblPr>
        <w:tblStyle w:val="TableClassic2"/>
        <w:tblW w:w="0" w:type="auto"/>
        <w:tblLook w:val="04A0" w:firstRow="1" w:lastRow="0" w:firstColumn="1" w:lastColumn="0" w:noHBand="0" w:noVBand="1"/>
      </w:tblPr>
      <w:tblGrid>
        <w:gridCol w:w="1454"/>
        <w:gridCol w:w="2929"/>
        <w:gridCol w:w="2210"/>
        <w:gridCol w:w="2983"/>
      </w:tblGrid>
      <w:tr w:rsidR="00C80D85" w14:paraId="2F83AB58" w14:textId="77777777" w:rsidTr="00732E33">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1E30E06C"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D09F2ED"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CH3O2_OH</w:t>
            </w:r>
          </w:p>
          <w:p w14:paraId="7DA7F5FF" w14:textId="48B10BF1" w:rsidR="00E5559B" w:rsidRPr="00E5559B" w:rsidRDefault="00E5559B" w:rsidP="00E5559B">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E5559B">
              <w:rPr>
                <w:highlight w:val="yellow"/>
              </w:rPr>
              <w:t>C3H4_OH</w:t>
            </w:r>
          </w:p>
          <w:p w14:paraId="2F952B54" w14:textId="30AF4CE3" w:rsidR="00E5559B" w:rsidRPr="00E5559B" w:rsidRDefault="00E5559B" w:rsidP="00E5559B">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E5559B">
              <w:rPr>
                <w:highlight w:val="yellow"/>
              </w:rPr>
              <w:t>HMHP_OH</w:t>
            </w:r>
          </w:p>
          <w:p w14:paraId="3AF45FB5" w14:textId="4B0136FE" w:rsidR="00E5559B" w:rsidRPr="00274FD5" w:rsidRDefault="00E5559B" w:rsidP="00E5559B">
            <w:pPr>
              <w:spacing w:after="0"/>
              <w:jc w:val="both"/>
              <w:cnfStyle w:val="000000000000" w:firstRow="0" w:lastRow="0" w:firstColumn="0" w:lastColumn="0" w:oddVBand="0" w:evenVBand="0" w:oddHBand="0" w:evenHBand="0" w:firstRowFirstColumn="0" w:firstRowLastColumn="0" w:lastRowFirstColumn="0" w:lastRowLastColumn="0"/>
            </w:pPr>
            <w:proofErr w:type="spellStart"/>
            <w:r w:rsidRPr="00E5559B">
              <w:rPr>
                <w:highlight w:val="yellow"/>
              </w:rPr>
              <w:t>Slow_PAA_OH</w:t>
            </w:r>
            <w:proofErr w:type="spellEnd"/>
          </w:p>
          <w:p w14:paraId="26469961" w14:textId="68B0246F" w:rsidR="001B06D1"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Cl_VOC_Riedel2014</w:t>
            </w:r>
          </w:p>
          <w:p w14:paraId="7D76E471" w14:textId="46CD78E1" w:rsidR="00C633F1" w:rsidRPr="00274FD5"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proofErr w:type="spellStart"/>
            <w:r w:rsidRPr="00274FD5">
              <w:t>Halogens_MECCA</w:t>
            </w:r>
            <w:proofErr w:type="spellEnd"/>
          </w:p>
          <w:p w14:paraId="5C4F8C75" w14:textId="77777777" w:rsidR="00C633F1"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MTSQT_Wolfe2011</w:t>
            </w:r>
          </w:p>
          <w:p w14:paraId="116AA624" w14:textId="4DB4066B" w:rsidR="00830A0C" w:rsidRPr="00274FD5"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Halogens_Sherwen2016</w:t>
            </w:r>
          </w:p>
          <w:p w14:paraId="067AC176" w14:textId="77777777" w:rsidR="00830A0C" w:rsidRPr="00274FD5"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HalogenAerosol_Sherwen2016</w:t>
            </w:r>
          </w:p>
          <w:p w14:paraId="5526CAD2" w14:textId="19BB806B" w:rsidR="00830A0C"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MCMv331_AllRxns_NOAABB</w:t>
            </w:r>
            <w:r w:rsidR="00301E0B" w:rsidRPr="00274FD5">
              <w:rPr>
                <w:vertAlign w:val="superscript"/>
              </w:rPr>
              <w:t>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w:t>
            </w:r>
            <w:proofErr w:type="gramStart"/>
            <w:r>
              <w:t>J(</w:t>
            </w:r>
            <w:proofErr w:type="gramEnd"/>
            <w:r w:rsidR="00C633F1">
              <w:t xml:space="preserve">Met, </w:t>
            </w:r>
            <w:proofErr w:type="spellStart"/>
            <w:r w:rsidR="00C633F1">
              <w:t>Jmethod</w:t>
            </w:r>
            <w:proofErr w:type="spellEnd"/>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w:t>
            </w:r>
            <w:proofErr w:type="spellStart"/>
            <w:proofErr w:type="gramStart"/>
            <w:r>
              <w:t>Met,Jmethod</w:t>
            </w:r>
            <w:proofErr w:type="spellEnd"/>
            <w:proofErr w:type="gramEnd"/>
            <w:r>
              <w:t>)</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w:t>
            </w:r>
            <w:proofErr w:type="gramStart"/>
            <w:r>
              <w:t>J</w:t>
            </w:r>
            <w:r w:rsidR="006D2E84">
              <w:t>(</w:t>
            </w:r>
            <w:proofErr w:type="gramEnd"/>
            <w:r>
              <w:t xml:space="preserve">Met, </w:t>
            </w:r>
            <w:proofErr w:type="spellStart"/>
            <w:r>
              <w:t>Jmethod</w:t>
            </w:r>
            <w:proofErr w:type="spellEnd"/>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lastRenderedPageBreak/>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w:t>
            </w:r>
            <w:proofErr w:type="gramStart"/>
            <w:r>
              <w:t>J</w:t>
            </w:r>
            <w:r w:rsidR="006D2E84">
              <w:t>(</w:t>
            </w:r>
            <w:proofErr w:type="gramEnd"/>
            <w:r>
              <w:t xml:space="preserve">Met, </w:t>
            </w:r>
            <w:proofErr w:type="spellStart"/>
            <w:r>
              <w:t>Jmethod</w:t>
            </w:r>
            <w:proofErr w:type="spellEnd"/>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w:t>
            </w:r>
            <w:proofErr w:type="gramStart"/>
            <w:r>
              <w:t>J</w:t>
            </w:r>
            <w:r w:rsidR="001B06D1">
              <w:t>(</w:t>
            </w:r>
            <w:proofErr w:type="gramEnd"/>
            <w:r>
              <w:t xml:space="preserve">Met, </w:t>
            </w:r>
            <w:proofErr w:type="spellStart"/>
            <w:r>
              <w:t>Jmethod</w:t>
            </w:r>
            <w:proofErr w:type="spellEnd"/>
            <w:r w:rsidR="001B06D1">
              <w:t>)</w:t>
            </w:r>
          </w:p>
        </w:tc>
      </w:tr>
      <w:tr w:rsidR="00C80D85" w14:paraId="56EC3896" w14:textId="77777777" w:rsidTr="003B36F7">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1C8F461A" w14:textId="77777777" w:rsidR="00C80D85" w:rsidRDefault="00C80D85" w:rsidP="006D2E84">
            <w:pPr>
              <w:spacing w:after="0"/>
              <w:jc w:val="both"/>
            </w:pPr>
            <w:r>
              <w:t>GEOS-CHEM</w:t>
            </w:r>
          </w:p>
        </w:tc>
        <w:tc>
          <w:tcPr>
            <w:tcW w:w="2970" w:type="dxa"/>
            <w:tcBorders>
              <w:top w:val="single" w:sz="4" w:space="0" w:color="auto"/>
              <w:bottom w:val="single" w:sz="4" w:space="0" w:color="auto"/>
            </w:tcBorders>
          </w:tcPr>
          <w:p w14:paraId="67D089E9" w14:textId="77777777" w:rsidR="00C80D85"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w:t>
            </w:r>
            <w:r w:rsidR="0073573F" w:rsidRPr="00274FD5">
              <w:t>v902</w:t>
            </w:r>
            <w:r w:rsidRPr="00274FD5">
              <w:t>_AllRxns</w:t>
            </w:r>
          </w:p>
          <w:p w14:paraId="3F811695" w14:textId="2B837C46" w:rsidR="0073573F" w:rsidRPr="00274FD5" w:rsidRDefault="0073573F"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v1207_AllRxns</w:t>
            </w:r>
          </w:p>
        </w:tc>
        <w:tc>
          <w:tcPr>
            <w:tcW w:w="2250" w:type="dxa"/>
            <w:tcBorders>
              <w:top w:val="single" w:sz="4" w:space="0" w:color="auto"/>
              <w:bottom w:val="single" w:sz="4" w:space="0" w:color="auto"/>
            </w:tcBorders>
          </w:tcPr>
          <w:p w14:paraId="564C2260" w14:textId="77777777" w:rsidR="00C80D85"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_K(</w:t>
            </w:r>
            <w:r w:rsidR="00C633F1" w:rsidRPr="00274FD5">
              <w:t>Met</w:t>
            </w:r>
            <w:r w:rsidRPr="00274FD5">
              <w:t>)</w:t>
            </w:r>
          </w:p>
        </w:tc>
        <w:tc>
          <w:tcPr>
            <w:tcW w:w="2988" w:type="dxa"/>
            <w:tcBorders>
              <w:top w:val="single" w:sz="4" w:space="0" w:color="auto"/>
              <w:bottom w:val="single" w:sz="4" w:space="0" w:color="auto"/>
            </w:tcBorders>
          </w:tcPr>
          <w:p w14:paraId="6E0E3C5E" w14:textId="77777777" w:rsidR="00C80D85" w:rsidRPr="00274FD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_</w:t>
            </w:r>
            <w:proofErr w:type="gramStart"/>
            <w:r w:rsidRPr="00274FD5">
              <w:t>J</w:t>
            </w:r>
            <w:r w:rsidR="001B06D1" w:rsidRPr="00274FD5">
              <w:t>(</w:t>
            </w:r>
            <w:proofErr w:type="gramEnd"/>
            <w:r w:rsidRPr="00274FD5">
              <w:t xml:space="preserve">Met, </w:t>
            </w:r>
            <w:proofErr w:type="spellStart"/>
            <w:r w:rsidRPr="00274FD5">
              <w:t>Jmethod</w:t>
            </w:r>
            <w:proofErr w:type="spellEnd"/>
            <w:r w:rsidR="001B06D1" w:rsidRPr="00274FD5">
              <w:t>)</w:t>
            </w:r>
          </w:p>
          <w:p w14:paraId="41CFAB52" w14:textId="148B92A9" w:rsidR="0073573F" w:rsidRPr="00274FD5" w:rsidRDefault="0073573F" w:rsidP="006D2E84">
            <w:pPr>
              <w:spacing w:after="0"/>
              <w:jc w:val="both"/>
              <w:cnfStyle w:val="000000000000" w:firstRow="0" w:lastRow="0" w:firstColumn="0" w:lastColumn="0" w:oddVBand="0" w:evenVBand="0" w:oddHBand="0" w:evenHBand="0" w:firstRowFirstColumn="0" w:firstRowLastColumn="0" w:lastRowFirstColumn="0" w:lastRowLastColumn="0"/>
            </w:pPr>
          </w:p>
        </w:tc>
      </w:tr>
      <w:tr w:rsidR="003B36F7" w14:paraId="5D27BC0D" w14:textId="77777777" w:rsidTr="00E5559B">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828A9B4" w14:textId="3FCA123D" w:rsidR="003B36F7" w:rsidRPr="003B36F7" w:rsidRDefault="003B36F7" w:rsidP="006D2E84">
            <w:pPr>
              <w:spacing w:after="0"/>
              <w:jc w:val="both"/>
              <w:rPr>
                <w:highlight w:val="yellow"/>
              </w:rPr>
            </w:pPr>
            <w:r w:rsidRPr="00274FD5">
              <w:t>SAPRC07B</w:t>
            </w:r>
          </w:p>
        </w:tc>
        <w:tc>
          <w:tcPr>
            <w:tcW w:w="2970" w:type="dxa"/>
            <w:tcBorders>
              <w:top w:val="single" w:sz="4" w:space="0" w:color="auto"/>
              <w:bottom w:val="single" w:sz="4" w:space="0" w:color="auto"/>
            </w:tcBorders>
          </w:tcPr>
          <w:p w14:paraId="1B031A69" w14:textId="3E798D5A" w:rsidR="003B36F7" w:rsidRPr="00274FD5" w:rsidRDefault="003B36F7"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SAPRC07B_AllRxns</w:t>
            </w:r>
          </w:p>
        </w:tc>
        <w:tc>
          <w:tcPr>
            <w:tcW w:w="2250" w:type="dxa"/>
            <w:tcBorders>
              <w:top w:val="single" w:sz="4" w:space="0" w:color="auto"/>
              <w:bottom w:val="single" w:sz="4" w:space="0" w:color="auto"/>
            </w:tcBorders>
          </w:tcPr>
          <w:p w14:paraId="6118F493" w14:textId="3F027458" w:rsidR="003B36F7" w:rsidRPr="00274FD5" w:rsidRDefault="003B36F7"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SAPRC07_K(Met)</w:t>
            </w:r>
          </w:p>
        </w:tc>
        <w:tc>
          <w:tcPr>
            <w:tcW w:w="2988" w:type="dxa"/>
            <w:tcBorders>
              <w:top w:val="single" w:sz="4" w:space="0" w:color="auto"/>
              <w:bottom w:val="single" w:sz="4" w:space="0" w:color="auto"/>
            </w:tcBorders>
          </w:tcPr>
          <w:p w14:paraId="156BA1B8" w14:textId="4B2F30A4" w:rsidR="003B36F7" w:rsidRPr="00274FD5" w:rsidRDefault="003B36F7"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SAPRC07_J(</w:t>
            </w:r>
            <w:proofErr w:type="spellStart"/>
            <w:proofErr w:type="gramStart"/>
            <w:r w:rsidRPr="00274FD5">
              <w:t>Met,Jmethod</w:t>
            </w:r>
            <w:proofErr w:type="spellEnd"/>
            <w:proofErr w:type="gramEnd"/>
            <w:r w:rsidRPr="00274FD5">
              <w:t>)</w:t>
            </w:r>
          </w:p>
        </w:tc>
      </w:tr>
      <w:tr w:rsidR="00E5559B" w14:paraId="0C225868"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5F6A6D84" w14:textId="4DEA28B8" w:rsidR="00E5559B" w:rsidRPr="00E5559B" w:rsidRDefault="00E5559B" w:rsidP="006D2E84">
            <w:pPr>
              <w:spacing w:after="0"/>
              <w:jc w:val="both"/>
              <w:rPr>
                <w:highlight w:val="yellow"/>
              </w:rPr>
            </w:pPr>
            <w:r w:rsidRPr="00E5559B">
              <w:rPr>
                <w:highlight w:val="yellow"/>
              </w:rPr>
              <w:t>CRACMMv1.0</w:t>
            </w:r>
          </w:p>
        </w:tc>
        <w:tc>
          <w:tcPr>
            <w:tcW w:w="2970" w:type="dxa"/>
            <w:tcBorders>
              <w:top w:val="single" w:sz="4" w:space="0" w:color="auto"/>
              <w:bottom w:val="single" w:sz="12" w:space="0" w:color="000000"/>
            </w:tcBorders>
          </w:tcPr>
          <w:p w14:paraId="10F84C1B" w14:textId="2D2D6CD8" w:rsidR="00E5559B" w:rsidRPr="00E5559B" w:rsidRDefault="00E5559B"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E5559B">
              <w:rPr>
                <w:highlight w:val="yellow"/>
              </w:rPr>
              <w:t>CRACMM1_aq_AllRxns</w:t>
            </w:r>
          </w:p>
        </w:tc>
        <w:tc>
          <w:tcPr>
            <w:tcW w:w="2250" w:type="dxa"/>
            <w:tcBorders>
              <w:top w:val="single" w:sz="4" w:space="0" w:color="auto"/>
              <w:bottom w:val="single" w:sz="12" w:space="0" w:color="000000"/>
            </w:tcBorders>
          </w:tcPr>
          <w:p w14:paraId="208C518C" w14:textId="39169B21" w:rsidR="00E5559B" w:rsidRPr="00274FD5" w:rsidRDefault="00E5559B" w:rsidP="006D2E84">
            <w:pPr>
              <w:spacing w:after="0"/>
              <w:jc w:val="both"/>
              <w:cnfStyle w:val="000000000000" w:firstRow="0" w:lastRow="0" w:firstColumn="0" w:lastColumn="0" w:oddVBand="0" w:evenVBand="0" w:oddHBand="0" w:evenHBand="0" w:firstRowFirstColumn="0" w:firstRowLastColumn="0" w:lastRowFirstColumn="0" w:lastRowLastColumn="0"/>
            </w:pPr>
            <w:r>
              <w:t>CRACMM1_aq_K(Met)</w:t>
            </w:r>
          </w:p>
        </w:tc>
        <w:tc>
          <w:tcPr>
            <w:tcW w:w="2988" w:type="dxa"/>
            <w:tcBorders>
              <w:top w:val="single" w:sz="4" w:space="0" w:color="auto"/>
              <w:bottom w:val="single" w:sz="12" w:space="0" w:color="000000"/>
            </w:tcBorders>
          </w:tcPr>
          <w:p w14:paraId="42212201" w14:textId="5D03681D" w:rsidR="00E5559B" w:rsidRPr="00274FD5" w:rsidRDefault="00E5559B" w:rsidP="006D2E84">
            <w:pPr>
              <w:spacing w:after="0"/>
              <w:jc w:val="both"/>
              <w:cnfStyle w:val="000000000000" w:firstRow="0" w:lastRow="0" w:firstColumn="0" w:lastColumn="0" w:oddVBand="0" w:evenVBand="0" w:oddHBand="0" w:evenHBand="0" w:firstRowFirstColumn="0" w:firstRowLastColumn="0" w:lastRowFirstColumn="0" w:lastRowLastColumn="0"/>
            </w:pPr>
            <w:r>
              <w:t>CRACMM1_aq_J(</w:t>
            </w:r>
            <w:proofErr w:type="spellStart"/>
            <w:proofErr w:type="gramStart"/>
            <w:r>
              <w:t>Met,Jmethod</w:t>
            </w:r>
            <w:proofErr w:type="spellEnd"/>
            <w:proofErr w:type="gramEnd"/>
            <w:r>
              <w:t>)</w:t>
            </w:r>
          </w:p>
        </w:tc>
      </w:tr>
    </w:tbl>
    <w:p w14:paraId="01A6BC49" w14:textId="51D85313" w:rsidR="00750379" w:rsidRDefault="00301E0B" w:rsidP="00750379">
      <w:pPr>
        <w:pStyle w:val="NoSpacing"/>
      </w:pPr>
      <w:r w:rsidRPr="00274FD5">
        <w:rPr>
          <w:vertAlign w:val="superscript"/>
        </w:rPr>
        <w:t>1</w:t>
      </w:r>
      <w:r w:rsidR="00750379" w:rsidRPr="00274FD5">
        <w:t>Full MCMv331 mechanism with modifications/additions.</w:t>
      </w:r>
    </w:p>
    <w:p w14:paraId="24C94CF0" w14:textId="77777777" w:rsidR="00112AAA" w:rsidRDefault="00112AAA" w:rsidP="00EA3B66">
      <w:pPr>
        <w:pStyle w:val="Heading2"/>
        <w:jc w:val="both"/>
      </w:pPr>
      <w:bookmarkStart w:id="15" w:name="_5.6_PHOTOLYSIS_OPTIONS"/>
      <w:bookmarkStart w:id="16" w:name="_Toc149907229"/>
      <w:bookmarkEnd w:id="15"/>
      <w:r>
        <w:t>5.</w:t>
      </w:r>
      <w:r w:rsidR="001B06D1">
        <w:t>6</w:t>
      </w:r>
      <w:r>
        <w:t xml:space="preserve"> </w:t>
      </w:r>
      <w:r w:rsidR="00E83D0C">
        <w:t>PHOTOLYSIS OPTIONS</w:t>
      </w:r>
      <w:bookmarkEnd w:id="16"/>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w:t>
      </w:r>
      <w:proofErr w:type="spellStart"/>
      <w:r>
        <w:t>Jmethod</w:t>
      </w:r>
      <w:proofErr w:type="spellEnd"/>
      <w:r>
        <w:t>” input.</w:t>
      </w:r>
      <w:r w:rsidR="0055548B">
        <w:t xml:space="preserve"> </w:t>
      </w:r>
      <w:proofErr w:type="spellStart"/>
      <w:proofErr w:type="gramStart"/>
      <w:r w:rsidR="0055548B">
        <w:t>Jmethod</w:t>
      </w:r>
      <w:proofErr w:type="spellEnd"/>
      <w:proofErr w:type="gramEnd"/>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6A74BFB1" w14:textId="1D017DD6" w:rsidR="008D2D87" w:rsidRDefault="0055548B" w:rsidP="00EA3B66">
      <w:r>
        <w:t>It</w:t>
      </w:r>
      <w:r w:rsidR="00E71286">
        <w:t xml:space="preserve"> is always highly preferable to scale model-calculated J-values to an observed J-value using the </w:t>
      </w:r>
      <w:proofErr w:type="spellStart"/>
      <w:r w:rsidR="00E71286">
        <w:t>jcorr</w:t>
      </w:r>
      <w:proofErr w:type="spellEnd"/>
      <w:r w:rsidR="00E71286">
        <w:t xml:space="preserve"> input. The radiation models underlying the MCM and HYBRID methods represent “typical” tropospheric conditions but do not reflect variability in overhead ozone column, surface albedo, </w:t>
      </w:r>
      <w:proofErr w:type="gramStart"/>
      <w:r w:rsidR="008F441C">
        <w:t>aerosol  optical</w:t>
      </w:r>
      <w:proofErr w:type="gramEnd"/>
      <w:r w:rsidR="008F441C">
        <w:t xml:space="preserve"> depth, clouds</w:t>
      </w:r>
      <w:r w:rsidR="00E71286">
        <w:t xml:space="preserve">, </w:t>
      </w:r>
      <w:r w:rsidR="008F441C">
        <w:t xml:space="preserve">solar eclipses, really big birds, </w:t>
      </w:r>
      <w:r w:rsidR="00E71286">
        <w:t>etc., all of which affect the radiation field.</w:t>
      </w:r>
      <w:r w:rsidR="0025562B">
        <w:t xml:space="preserve"> In </w:t>
      </w:r>
      <w:r w:rsidR="0025562B" w:rsidRPr="00830A0C">
        <w:t>short:</w:t>
      </w:r>
      <w:r w:rsidR="00830A0C" w:rsidRPr="00830A0C">
        <w:rPr>
          <w:rStyle w:val="Emphasis"/>
        </w:rPr>
        <w:t xml:space="preserve"> d</w:t>
      </w:r>
      <w:r w:rsidR="002A26CA" w:rsidRPr="00830A0C">
        <w:rPr>
          <w:rStyle w:val="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t xml:space="preserve">This is the trigonometric SZA function found in MCM. The actual function </w:t>
      </w:r>
      <w:proofErr w:type="gramStart"/>
      <w:r>
        <w:t>is</w:t>
      </w:r>
      <w:proofErr w:type="gramEnd"/>
      <w:r>
        <w:t xml:space="preserve">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proofErr w:type="gramStart"/>
      <w:r w:rsidR="008F441C">
        <w:t>cos(</w:t>
      </w:r>
      <w:proofErr w:type="gramEnd"/>
      <w:r w:rsidR="008F441C">
        <w:t>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proofErr w:type="spellStart"/>
      <w:r w:rsidRPr="00137651">
        <w:rPr>
          <w:b/>
        </w:rPr>
        <w:t>Met.LFlux</w:t>
      </w:r>
      <w:proofErr w:type="spellEnd"/>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lastRenderedPageBreak/>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000000" w:rsidP="00DD259B">
            <w:pPr>
              <w:cnfStyle w:val="000000000000" w:firstRow="0" w:lastRow="0" w:firstColumn="0" w:lastColumn="0" w:oddVBand="0" w:evenVBand="0" w:oddHBand="0" w:evenHBand="0" w:firstRowFirstColumn="0" w:firstRowLastColumn="0" w:lastRowFirstColumn="0" w:lastRowLastColumn="0"/>
            </w:pPr>
            <w:hyperlink r:id="rId13"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274FD5" w:rsidRDefault="00104237" w:rsidP="00104237">
      <w:pPr>
        <w:pStyle w:val="Heading2"/>
      </w:pPr>
      <w:bookmarkStart w:id="17" w:name="_Toc149907230"/>
      <w:r w:rsidRPr="00274FD5">
        <w:t>5.7 GENERATING HYBRID LOOKUP TABLES</w:t>
      </w:r>
      <w:bookmarkEnd w:id="17"/>
    </w:p>
    <w:p w14:paraId="395AE5E4" w14:textId="0FAF2B09" w:rsidR="00DD259B" w:rsidRPr="00274FD5" w:rsidRDefault="00DD259B" w:rsidP="00EA3B66">
      <w:r w:rsidRPr="00274FD5">
        <w:t>Adding or modifying J-values for the hybrid method requires regenerating the whole set of lookup tables. Steps for doing so are provided here. All files referenced below are found in \Chem\Photolysis\.</w:t>
      </w:r>
    </w:p>
    <w:p w14:paraId="3E318643" w14:textId="5A937AF3" w:rsidR="00DD259B" w:rsidRPr="00274FD5" w:rsidRDefault="00DD259B" w:rsidP="00693102">
      <w:pPr>
        <w:pStyle w:val="ListParagraph"/>
        <w:numPr>
          <w:ilvl w:val="0"/>
          <w:numId w:val="19"/>
        </w:numPr>
        <w:ind w:left="360"/>
      </w:pPr>
      <w:r w:rsidRPr="00274FD5">
        <w:t>Acquire any necessary cross section and quantum yield</w:t>
      </w:r>
      <w:r w:rsidR="0038606C" w:rsidRPr="00274FD5">
        <w:t xml:space="preserve"> (CS/QY)</w:t>
      </w:r>
      <w:r w:rsidRPr="00274FD5">
        <w:t xml:space="preserve"> data an</w:t>
      </w:r>
      <w:r w:rsidR="0038606C" w:rsidRPr="00274FD5">
        <w:t xml:space="preserve">d put it in the appropriate </w:t>
      </w:r>
      <w:r w:rsidRPr="00274FD5">
        <w:t xml:space="preserve">folders in \Chem\Photolysis\. These can be functions (.m) or comma-delimited tables (.csv). </w:t>
      </w:r>
      <w:r w:rsidR="0038606C" w:rsidRPr="00274FD5">
        <w:t xml:space="preserve">See comments </w:t>
      </w:r>
      <w:r w:rsidR="00104237" w:rsidRPr="00274FD5">
        <w:t>within</w:t>
      </w:r>
      <w:r w:rsidR="0038606C" w:rsidRPr="00274FD5">
        <w:t xml:space="preserve"> </w:t>
      </w:r>
      <w:proofErr w:type="spellStart"/>
      <w:r w:rsidR="00693102" w:rsidRPr="00274FD5">
        <w:rPr>
          <w:b/>
        </w:rPr>
        <w:t>IntegrateJ.m</w:t>
      </w:r>
      <w:proofErr w:type="spellEnd"/>
      <w:r w:rsidR="0038606C" w:rsidRPr="00274FD5">
        <w:t xml:space="preserve"> for further details on format. DO NOT overwrite files already present; if you are updating CS/QY, give your update a new filename.</w:t>
      </w:r>
    </w:p>
    <w:p w14:paraId="2BE754C3" w14:textId="47F65B37" w:rsidR="00DD259B" w:rsidRPr="00274FD5" w:rsidRDefault="0038606C" w:rsidP="00693102">
      <w:pPr>
        <w:pStyle w:val="ListParagraph"/>
        <w:numPr>
          <w:ilvl w:val="0"/>
          <w:numId w:val="19"/>
        </w:numPr>
        <w:ind w:left="360"/>
      </w:pPr>
      <w:r w:rsidRPr="00274FD5">
        <w:t>Modify</w:t>
      </w:r>
      <w:r w:rsidR="00693102" w:rsidRPr="00274FD5">
        <w:rPr>
          <w:b/>
        </w:rPr>
        <w:t xml:space="preserve"> </w:t>
      </w:r>
      <w:proofErr w:type="spellStart"/>
      <w:r w:rsidR="00693102" w:rsidRPr="00274FD5">
        <w:rPr>
          <w:b/>
        </w:rPr>
        <w:t>J_BottomUp.m</w:t>
      </w:r>
      <w:proofErr w:type="spellEnd"/>
      <w:r w:rsidRPr="00274FD5">
        <w:t xml:space="preserve"> as needed. If updating CS/QY, comment out the old lines rather than deleting. If creating new J-values, DO NOT use the “Jn##” naming scheme found in this function, as this could create conflicts in </w:t>
      </w:r>
      <w:r w:rsidR="00104237" w:rsidRPr="00274FD5">
        <w:t>future official F0AM updates</w:t>
      </w:r>
      <w:r w:rsidRPr="00274FD5">
        <w:t>.</w:t>
      </w:r>
    </w:p>
    <w:p w14:paraId="35EDD029" w14:textId="45C348B7" w:rsidR="00104237" w:rsidRPr="00274FD5" w:rsidRDefault="00104237" w:rsidP="00693102">
      <w:pPr>
        <w:pStyle w:val="ListParagraph"/>
        <w:numPr>
          <w:ilvl w:val="0"/>
          <w:numId w:val="19"/>
        </w:numPr>
        <w:ind w:left="360"/>
      </w:pPr>
      <w:r w:rsidRPr="00274FD5">
        <w:t>Rename</w:t>
      </w:r>
      <w:r w:rsidR="00EB4349" w:rsidRPr="00274FD5">
        <w:t xml:space="preserve"> </w:t>
      </w:r>
      <w:proofErr w:type="spellStart"/>
      <w:r w:rsidR="00EB4349" w:rsidRPr="00274FD5">
        <w:rPr>
          <w:b/>
        </w:rPr>
        <w:t>HybridJtables.mat</w:t>
      </w:r>
      <w:proofErr w:type="spellEnd"/>
      <w:r w:rsidR="00EB4349" w:rsidRPr="00274FD5">
        <w:t xml:space="preserve"> to </w:t>
      </w:r>
      <w:proofErr w:type="spellStart"/>
      <w:r w:rsidR="00EB4349" w:rsidRPr="00274FD5">
        <w:rPr>
          <w:b/>
        </w:rPr>
        <w:t>HybridJtables_old.mat</w:t>
      </w:r>
      <w:proofErr w:type="spellEnd"/>
      <w:r w:rsidR="00EB4349" w:rsidRPr="00274FD5">
        <w:t>.</w:t>
      </w:r>
    </w:p>
    <w:p w14:paraId="438CBE5F" w14:textId="27EEF868" w:rsidR="00713FDD" w:rsidRPr="00274FD5" w:rsidRDefault="00A05A83" w:rsidP="00693102">
      <w:pPr>
        <w:pStyle w:val="ListParagraph"/>
        <w:numPr>
          <w:ilvl w:val="0"/>
          <w:numId w:val="19"/>
        </w:numPr>
        <w:ind w:left="360"/>
      </w:pPr>
      <w:r w:rsidRPr="00274FD5">
        <w:t>Test</w:t>
      </w:r>
      <w:r w:rsidR="00713FDD" w:rsidRPr="00274FD5">
        <w:t xml:space="preserve"> your updates by calling </w:t>
      </w:r>
      <w:proofErr w:type="spellStart"/>
      <w:r w:rsidR="00713FDD" w:rsidRPr="00274FD5">
        <w:rPr>
          <w:b/>
        </w:rPr>
        <w:t>calc_HybridJtables.m</w:t>
      </w:r>
      <w:proofErr w:type="spellEnd"/>
      <w:r w:rsidR="004D09C2" w:rsidRPr="00274FD5">
        <w:t xml:space="preserve"> with a </w:t>
      </w:r>
      <w:proofErr w:type="spellStart"/>
      <w:r w:rsidR="004D09C2" w:rsidRPr="00274FD5">
        <w:t>test_</w:t>
      </w:r>
      <w:r w:rsidR="00713FDD" w:rsidRPr="00274FD5">
        <w:t>flag</w:t>
      </w:r>
      <w:proofErr w:type="spellEnd"/>
      <w:r w:rsidR="00713FDD" w:rsidRPr="00274FD5">
        <w:t xml:space="preserve"> of 1:</w:t>
      </w:r>
    </w:p>
    <w:p w14:paraId="02A809CD" w14:textId="4BECEBA8" w:rsidR="00713FDD" w:rsidRPr="00274FD5" w:rsidRDefault="00693102" w:rsidP="00693102">
      <w:pPr>
        <w:pStyle w:val="CodeBlock"/>
        <w:ind w:left="360"/>
      </w:pPr>
      <w:proofErr w:type="spellStart"/>
      <w:r w:rsidRPr="00274FD5">
        <w:t>calc_</w:t>
      </w:r>
      <w:proofErr w:type="gramStart"/>
      <w:r w:rsidRPr="00274FD5">
        <w:t>HybridJtables</w:t>
      </w:r>
      <w:proofErr w:type="spellEnd"/>
      <w:r w:rsidRPr="00274FD5">
        <w:t>(</w:t>
      </w:r>
      <w:proofErr w:type="gramEnd"/>
      <w:r w:rsidRPr="00274FD5">
        <w:t>1)</w:t>
      </w:r>
    </w:p>
    <w:p w14:paraId="6EEE1DEE" w14:textId="4DA14D61" w:rsidR="00713FDD" w:rsidRPr="00274FD5" w:rsidRDefault="00713FDD" w:rsidP="00693102">
      <w:pPr>
        <w:pStyle w:val="ListParagraph"/>
        <w:ind w:left="360"/>
      </w:pPr>
      <w:r w:rsidRPr="00274FD5">
        <w:t xml:space="preserve">This will </w:t>
      </w:r>
      <w:r w:rsidR="00693102" w:rsidRPr="00274FD5">
        <w:t xml:space="preserve">evaluate J-values for a representative solar cycle </w:t>
      </w:r>
      <w:r w:rsidR="005F0B2D" w:rsidRPr="00274FD5">
        <w:t xml:space="preserve">and generate an inspection plot for all J-values vs SZA. Sanity-check both the shape and the magnitude of max values. </w:t>
      </w:r>
      <w:r w:rsidR="00693102" w:rsidRPr="00274FD5">
        <w:t xml:space="preserve">Squash bugs as needed. If you suspect an issue with CS/QY values, you can plot these using </w:t>
      </w:r>
      <w:proofErr w:type="spellStart"/>
      <w:r w:rsidR="00693102" w:rsidRPr="00274FD5">
        <w:rPr>
          <w:b/>
        </w:rPr>
        <w:t>IntegrateJ.m</w:t>
      </w:r>
      <w:proofErr w:type="spellEnd"/>
      <w:r w:rsidR="00693102" w:rsidRPr="00274FD5">
        <w:t>.</w:t>
      </w:r>
    </w:p>
    <w:p w14:paraId="604E7836" w14:textId="4F3C10DB" w:rsidR="00A05A83" w:rsidRPr="00274FD5" w:rsidRDefault="004D09C2" w:rsidP="00693102">
      <w:pPr>
        <w:pStyle w:val="ListParagraph"/>
        <w:numPr>
          <w:ilvl w:val="0"/>
          <w:numId w:val="19"/>
        </w:numPr>
        <w:ind w:left="360"/>
      </w:pPr>
      <w:r w:rsidRPr="00274FD5">
        <w:lastRenderedPageBreak/>
        <w:t xml:space="preserve">Call </w:t>
      </w:r>
      <w:proofErr w:type="spellStart"/>
      <w:r w:rsidRPr="00274FD5">
        <w:rPr>
          <w:b/>
        </w:rPr>
        <w:t>calc_HybridJtables.m</w:t>
      </w:r>
      <w:proofErr w:type="spellEnd"/>
      <w:r w:rsidRPr="00274FD5">
        <w:t xml:space="preserve"> with a </w:t>
      </w:r>
      <w:proofErr w:type="spellStart"/>
      <w:r w:rsidRPr="00274FD5">
        <w:t>test_flag</w:t>
      </w:r>
      <w:proofErr w:type="spellEnd"/>
      <w:r w:rsidRPr="00274FD5">
        <w:t xml:space="preserve"> of 0. This will generate a new </w:t>
      </w:r>
      <w:proofErr w:type="spellStart"/>
      <w:r w:rsidRPr="00274FD5">
        <w:rPr>
          <w:b/>
        </w:rPr>
        <w:t>HybridJtables.mat</w:t>
      </w:r>
      <w:proofErr w:type="spellEnd"/>
      <w:r w:rsidRPr="00274FD5">
        <w:t xml:space="preserve"> file. Note, this function can take hours to complete.</w:t>
      </w:r>
      <w:r w:rsidR="003F48BB" w:rsidRPr="00274FD5">
        <w:t xml:space="preserve"> If you have the parallel computing toolbox, you can speed this up by setting the </w:t>
      </w:r>
      <w:proofErr w:type="spellStart"/>
      <w:r w:rsidR="003F48BB" w:rsidRPr="00274FD5">
        <w:t>par_flag</w:t>
      </w:r>
      <w:proofErr w:type="spellEnd"/>
      <w:r w:rsidR="003F48BB" w:rsidRPr="00274FD5">
        <w:t xml:space="preserve"> input to 1.</w:t>
      </w:r>
    </w:p>
    <w:p w14:paraId="4A1BF6B6" w14:textId="1A45797A" w:rsidR="00A05A83" w:rsidRPr="00274FD5" w:rsidRDefault="004D09C2" w:rsidP="00693102">
      <w:pPr>
        <w:pStyle w:val="ListParagraph"/>
        <w:numPr>
          <w:ilvl w:val="0"/>
          <w:numId w:val="19"/>
        </w:numPr>
        <w:ind w:left="360"/>
      </w:pPr>
      <w:r w:rsidRPr="00274FD5">
        <w:t xml:space="preserve">If you are using a mechanism other than MCM, update the relevant J function (e.g., </w:t>
      </w:r>
      <w:proofErr w:type="spellStart"/>
      <w:r w:rsidRPr="00274FD5">
        <w:rPr>
          <w:b/>
        </w:rPr>
        <w:t>GEOSCHEM_J.m</w:t>
      </w:r>
      <w:proofErr w:type="spellEnd"/>
      <w:r w:rsidR="001B720D" w:rsidRPr="00274FD5">
        <w:t>) to make the J-values available within your mechanism.</w:t>
      </w:r>
    </w:p>
    <w:p w14:paraId="5020C75E" w14:textId="0D54D891" w:rsidR="00713FDD" w:rsidRPr="00274FD5" w:rsidRDefault="00713FDD" w:rsidP="00693102">
      <w:pPr>
        <w:pStyle w:val="ListParagraph"/>
        <w:numPr>
          <w:ilvl w:val="0"/>
          <w:numId w:val="19"/>
        </w:numPr>
        <w:ind w:left="360"/>
      </w:pPr>
      <w:r w:rsidRPr="00274FD5">
        <w:t>Document</w:t>
      </w:r>
      <w:r w:rsidR="00505F6C" w:rsidRPr="00274FD5">
        <w:t xml:space="preserve"> any changes in </w:t>
      </w:r>
      <w:proofErr w:type="spellStart"/>
      <w:r w:rsidR="00505F6C" w:rsidRPr="00274FD5">
        <w:rPr>
          <w:b/>
        </w:rPr>
        <w:t>J_BottomUp.m</w:t>
      </w:r>
      <w:proofErr w:type="spellEnd"/>
      <w:r w:rsidR="00505F6C" w:rsidRPr="00274FD5">
        <w:t xml:space="preserve"> and </w:t>
      </w:r>
      <w:r w:rsidR="00505F6C" w:rsidRPr="00274FD5">
        <w:rPr>
          <w:b/>
        </w:rPr>
        <w:t>PhotoDataSources.xlsx</w:t>
      </w:r>
      <w:r w:rsidR="00505F6C" w:rsidRPr="00274FD5">
        <w:t xml:space="preserve">. Don’t skip this step! It may seem </w:t>
      </w:r>
      <w:proofErr w:type="gramStart"/>
      <w:r w:rsidR="00505F6C" w:rsidRPr="00274FD5">
        <w:t>tedious</w:t>
      </w:r>
      <w:proofErr w:type="gramEnd"/>
      <w:r w:rsidR="00505F6C" w:rsidRPr="00274FD5">
        <w:t xml:space="preserve"> but it will help you </w:t>
      </w:r>
      <w:r w:rsidR="005F0B2D" w:rsidRPr="00274FD5">
        <w:t>in the future, when your mind starts to rot</w:t>
      </w:r>
      <w:r w:rsidR="00505F6C" w:rsidRPr="00274FD5">
        <w:t>.</w:t>
      </w:r>
    </w:p>
    <w:p w14:paraId="6BA1B2AE" w14:textId="6209286B" w:rsidR="00505F6C" w:rsidRDefault="00505F6C" w:rsidP="00505F6C">
      <w:r w:rsidRPr="00274FD5">
        <w:t xml:space="preserve">If users need to derive J-values for conditions outside those listed in the above table, </w:t>
      </w:r>
      <w:r w:rsidR="005F0B2D" w:rsidRPr="00274FD5">
        <w:t>they will need to generate new TUV solar spectra</w:t>
      </w:r>
      <w:r w:rsidRPr="00274FD5">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8" w:name="_5.7_HETEROGENEOUS_CHEMISTRY"/>
      <w:bookmarkStart w:id="19" w:name="_Toc149907231"/>
      <w:bookmarkEnd w:id="18"/>
      <w:r>
        <w:t>5.8</w:t>
      </w:r>
      <w:r w:rsidR="003621DE">
        <w:t xml:space="preserve"> HETEROGENEOUS CHEMISTRY</w:t>
      </w:r>
      <w:bookmarkEnd w:id="19"/>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4"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Pr="00274FD5">
        <w:t>.</w:t>
      </w:r>
      <w:r w:rsidR="0090403D" w:rsidRPr="00274FD5">
        <w:t xml:space="preserve"> 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0" w:name="_5.8_EMISSIONS_AND"/>
      <w:bookmarkStart w:id="21" w:name="_Toc149907232"/>
      <w:bookmarkEnd w:id="20"/>
      <w:r>
        <w:t>5.9</w:t>
      </w:r>
      <w:r w:rsidR="005B266A" w:rsidRPr="00137651">
        <w:t xml:space="preserve"> EMISSIONS AND DEPOSITION</w:t>
      </w:r>
      <w:bookmarkEnd w:id="21"/>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w:t>
      </w:r>
      <w:proofErr w:type="spellStart"/>
      <w:r w:rsidRPr="00137651">
        <w:t>Vd</w:t>
      </w:r>
      <w:proofErr w:type="spellEnd"/>
      <w:r w:rsidRPr="00137651">
        <w:t xml:space="preserve">) are limited. It is non-trivial to constrain or predict </w:t>
      </w:r>
      <w:proofErr w:type="spellStart"/>
      <w:r w:rsidRPr="00137651">
        <w:t>Vd</w:t>
      </w:r>
      <w:proofErr w:type="spellEnd"/>
      <w:r w:rsidRPr="00137651">
        <w:t xml:space="preserve"> for lots of species (</w:t>
      </w:r>
      <w:proofErr w:type="gramStart"/>
      <w:r w:rsidRPr="00137651">
        <w:t>e.g.</w:t>
      </w:r>
      <w:proofErr w:type="gramEnd"/>
      <w:r w:rsidRPr="00137651">
        <w:t xml:space="preserve">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 xml:space="preserve">Both require knowledge of the mixing height and surface characteristics (plant functional type, LAI, surface wetness, </w:t>
      </w:r>
      <w:proofErr w:type="spellStart"/>
      <w:r w:rsidRPr="00137651">
        <w:t>etc</w:t>
      </w:r>
      <w:proofErr w:type="spellEnd"/>
      <w:r w:rsidRPr="00137651">
        <w:t>).</w:t>
      </w:r>
    </w:p>
    <w:p w14:paraId="0D19FFD7" w14:textId="4CEF99FE" w:rsidR="00190E45" w:rsidRDefault="00190E45" w:rsidP="00190E45">
      <w:r w:rsidRPr="00137651">
        <w:t>A few crude examples are included in the \Chem\Emis</w:t>
      </w:r>
      <w:r w:rsidR="00252FBC" w:rsidRPr="00137651">
        <w:t>sion</w:t>
      </w:r>
      <w:r w:rsidRPr="00137651">
        <w:t xml:space="preserve"> and </w:t>
      </w:r>
      <w:proofErr w:type="gramStart"/>
      <w:r w:rsidRPr="00137651">
        <w:t>\Chem\Dep</w:t>
      </w:r>
      <w:r w:rsidR="00252FBC" w:rsidRPr="00137651">
        <w:t>osition</w:t>
      </w:r>
      <w:r w:rsidRPr="00137651">
        <w:t xml:space="preserve">  folders</w:t>
      </w:r>
      <w:proofErr w:type="gramEnd"/>
      <w:r w:rsidRPr="00137651">
        <w:t xml:space="preserve">;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5"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2" w:name="_Toc149907233"/>
      <w:r>
        <w:t>5.10</w:t>
      </w:r>
      <w:r w:rsidR="00493F6F">
        <w:t xml:space="preserve"> INTEGRATION OF CHEMICAL EQUATIONS</w:t>
      </w:r>
      <w:bookmarkEnd w:id="22"/>
    </w:p>
    <w:p w14:paraId="5C84E29C" w14:textId="77777777" w:rsidR="00493F6F" w:rsidRDefault="00493F6F" w:rsidP="00493F6F">
      <w:proofErr w:type="spellStart"/>
      <w:r>
        <w:rPr>
          <w:b/>
        </w:rPr>
        <w:t>ModelOptions.</w:t>
      </w:r>
      <w:r w:rsidRPr="004824B0">
        <w:rPr>
          <w:b/>
        </w:rPr>
        <w:t>IntTime</w:t>
      </w:r>
      <w:proofErr w:type="spellEnd"/>
      <w:r>
        <w:t xml:space="preserve"> specifies the length of time to integrate each model step. The model uses MATLAB’s ode15s solver, which is specifically designed for stiff systems. Initial concentrations for each step are set to 0 </w:t>
      </w:r>
      <w:proofErr w:type="spellStart"/>
      <w:r>
        <w:t>molec</w:t>
      </w:r>
      <w:proofErr w:type="spellEnd"/>
      <w:r>
        <w:t xml:space="preserve"> cm</w:t>
      </w:r>
      <w:r w:rsidRPr="001B1DED">
        <w:rPr>
          <w:vertAlign w:val="superscript"/>
        </w:rPr>
        <w:t>-3</w:t>
      </w:r>
      <w:r>
        <w:t xml:space="preserve"> unless otherwise specified in </w:t>
      </w:r>
      <w:proofErr w:type="spellStart"/>
      <w:r w:rsidRPr="001B1DED">
        <w:rPr>
          <w:b/>
        </w:rPr>
        <w:t>InitConc</w:t>
      </w:r>
      <w:proofErr w:type="spellEnd"/>
      <w:r>
        <w:t xml:space="preserve">. To see how the chemical rates are evaluated, the enterprising user is invited to look at </w:t>
      </w:r>
      <w:proofErr w:type="spellStart"/>
      <w:r>
        <w:rPr>
          <w:b/>
        </w:rPr>
        <w:t>IntegrateStep</w:t>
      </w:r>
      <w:proofErr w:type="spellEnd"/>
      <w:r>
        <w:rPr>
          <w:b/>
        </w:rPr>
        <w:t xml:space="preserve"> </w:t>
      </w:r>
      <w:r w:rsidRPr="0040167F">
        <w:t>and</w:t>
      </w:r>
      <w:r>
        <w:rPr>
          <w:b/>
        </w:rPr>
        <w:t xml:space="preserve"> </w:t>
      </w:r>
      <w:proofErr w:type="spellStart"/>
      <w:r>
        <w:rPr>
          <w:b/>
        </w:rPr>
        <w:t>dydt_eval</w:t>
      </w:r>
      <w:proofErr w:type="spellEnd"/>
      <w:r>
        <w:t xml:space="preserve"> in \Core\. In a nutshell: </w:t>
      </w:r>
    </w:p>
    <w:p w14:paraId="70F66943" w14:textId="77777777" w:rsidR="00493F6F" w:rsidRDefault="00493F6F" w:rsidP="00493F6F">
      <w:pPr>
        <w:numPr>
          <w:ilvl w:val="0"/>
          <w:numId w:val="7"/>
        </w:numPr>
        <w:ind w:left="360"/>
        <w:jc w:val="both"/>
      </w:pPr>
      <w:r>
        <w:t xml:space="preserve">The index </w:t>
      </w:r>
      <w:proofErr w:type="spellStart"/>
      <w:r w:rsidRPr="00967071">
        <w:rPr>
          <w:b/>
        </w:rPr>
        <w:t>iG</w:t>
      </w:r>
      <w:proofErr w:type="spellEnd"/>
      <w:r>
        <w:rPr>
          <w:b/>
        </w:rPr>
        <w:t xml:space="preserve"> </w:t>
      </w:r>
      <w:r>
        <w:t xml:space="preserve">(which is generated using </w:t>
      </w:r>
      <w:proofErr w:type="spellStart"/>
      <w:r w:rsidRPr="008B08E3">
        <w:rPr>
          <w:b/>
        </w:rPr>
        <w:t>Gstr</w:t>
      </w:r>
      <w:proofErr w:type="spellEnd"/>
      <w:r>
        <w:t xml:space="preserve">) is used to calculate the matrix </w:t>
      </w:r>
      <w:r w:rsidRPr="00967071">
        <w:rPr>
          <w:b/>
        </w:rPr>
        <w:t>G</w:t>
      </w:r>
      <w:r>
        <w:t xml:space="preserve">, which is the product of reactant concentrations for each </w:t>
      </w:r>
      <w:proofErr w:type="gramStart"/>
      <w:r>
        <w:t>reaction;</w:t>
      </w:r>
      <w:proofErr w:type="gramEnd"/>
    </w:p>
    <w:p w14:paraId="38313370" w14:textId="77777777" w:rsidR="00493F6F" w:rsidRDefault="00493F6F" w:rsidP="00493F6F">
      <w:pPr>
        <w:numPr>
          <w:ilvl w:val="0"/>
          <w:numId w:val="7"/>
        </w:numPr>
        <w:ind w:left="360"/>
        <w:jc w:val="both"/>
      </w:pPr>
      <w:r>
        <w:t xml:space="preserve">Multiplication of </w:t>
      </w:r>
      <w:r w:rsidRPr="00967071">
        <w:rPr>
          <w:b/>
        </w:rPr>
        <w:t>G</w:t>
      </w:r>
      <w:r>
        <w:t xml:space="preserve"> by rate constants, </w:t>
      </w:r>
      <w:r w:rsidRPr="00967071">
        <w:rPr>
          <w:b/>
        </w:rPr>
        <w:t>k</w:t>
      </w:r>
      <w:r>
        <w:t xml:space="preserve">, gives the rate for each </w:t>
      </w:r>
      <w:proofErr w:type="gramStart"/>
      <w:r>
        <w:t>reaction;</w:t>
      </w:r>
      <w:proofErr w:type="gramEnd"/>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000000"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274FD5" w:rsidRDefault="00493F6F" w:rsidP="00493F6F">
      <w:pPr>
        <w:jc w:val="both"/>
      </w:pPr>
      <w:r w:rsidRPr="00274FD5">
        <w:t xml:space="preserve">Several special cases are also </w:t>
      </w:r>
      <w:r w:rsidR="00E45768" w:rsidRPr="00274FD5">
        <w:t>handled after calculating rates.</w:t>
      </w:r>
    </w:p>
    <w:p w14:paraId="58AF7B31" w14:textId="77777777" w:rsidR="00493F6F" w:rsidRPr="00274FD5" w:rsidRDefault="00493F6F" w:rsidP="00493F6F">
      <w:pPr>
        <w:pStyle w:val="ListParagraph"/>
        <w:numPr>
          <w:ilvl w:val="0"/>
          <w:numId w:val="6"/>
        </w:numPr>
        <w:jc w:val="both"/>
      </w:pPr>
      <w:r w:rsidRPr="00274FD5">
        <w:t>Dilution, if used, is added simultaneously for all species.</w:t>
      </w:r>
    </w:p>
    <w:p w14:paraId="5F15E7C2" w14:textId="77777777" w:rsidR="00493F6F" w:rsidRPr="00274FD5" w:rsidRDefault="00493F6F" w:rsidP="00493F6F">
      <w:pPr>
        <w:pStyle w:val="ListParagraph"/>
        <w:numPr>
          <w:ilvl w:val="0"/>
          <w:numId w:val="6"/>
        </w:numPr>
        <w:jc w:val="both"/>
      </w:pPr>
      <w:r w:rsidRPr="00274FD5">
        <w:t xml:space="preserve">For species with </w:t>
      </w:r>
      <w:proofErr w:type="spellStart"/>
      <w:r w:rsidRPr="00274FD5">
        <w:t>HoldMe</w:t>
      </w:r>
      <w:proofErr w:type="spellEnd"/>
      <w:r w:rsidRPr="00274FD5">
        <w:t xml:space="preserve"> = 1, d[X]/dt is set to 0. </w:t>
      </w:r>
    </w:p>
    <w:p w14:paraId="6668D8F6" w14:textId="1A8B9EF6" w:rsidR="00493F6F" w:rsidRPr="00274FD5" w:rsidRDefault="00493F6F" w:rsidP="00493F6F">
      <w:pPr>
        <w:pStyle w:val="ListParagraph"/>
        <w:numPr>
          <w:ilvl w:val="0"/>
          <w:numId w:val="6"/>
        </w:numPr>
        <w:jc w:val="both"/>
      </w:pPr>
      <w:r w:rsidRPr="00274FD5">
        <w:t>For conserved families (with members X</w:t>
      </w:r>
      <w:r w:rsidRPr="00274FD5">
        <w:rPr>
          <w:vertAlign w:val="subscript"/>
        </w:rPr>
        <w:t>i</w:t>
      </w:r>
      <w:r w:rsidRPr="00274FD5">
        <w:t>), d</w:t>
      </w:r>
      <w:r w:rsidR="00E45768" w:rsidRPr="00274FD5">
        <w:t>[</w:t>
      </w:r>
      <w:r w:rsidRPr="00274FD5">
        <w:t>X</w:t>
      </w:r>
      <w:r w:rsidR="00E45768" w:rsidRPr="00274FD5">
        <w:t>]</w:t>
      </w:r>
      <w:r w:rsidRPr="00274FD5">
        <w:t xml:space="preserve">/dt for the </w:t>
      </w:r>
      <w:r w:rsidR="007B7A61" w:rsidRPr="00274FD5">
        <w:t>first member</w:t>
      </w:r>
      <w:r w:rsidRPr="00274FD5">
        <w:t xml:space="preserve"> is replaced with a conservations law: 0 = </w:t>
      </w:r>
      <w:proofErr w:type="gramStart"/>
      <w:r w:rsidRPr="00274FD5">
        <w:t>sum(</w:t>
      </w:r>
      <w:proofErr w:type="gramEnd"/>
      <w:r w:rsidRPr="00274FD5">
        <w:t>X</w:t>
      </w:r>
      <w:r w:rsidRPr="00274FD5">
        <w:rPr>
          <w:vertAlign w:val="subscript"/>
        </w:rPr>
        <w:t>i</w:t>
      </w:r>
      <w:r w:rsidRPr="00274FD5">
        <w:t xml:space="preserve">) – (Initial family concentration). </w:t>
      </w:r>
    </w:p>
    <w:p w14:paraId="49E93734" w14:textId="05E1C1FE" w:rsidR="00E45768" w:rsidRPr="00274FD5" w:rsidRDefault="00E45768" w:rsidP="00493F6F">
      <w:pPr>
        <w:jc w:val="both"/>
      </w:pPr>
      <w:r w:rsidRPr="00274FD5">
        <w:t>F0AM also uses several ODE options.</w:t>
      </w:r>
    </w:p>
    <w:p w14:paraId="5F584D40" w14:textId="5A9CC810" w:rsidR="00493F6F" w:rsidRPr="00274FD5" w:rsidRDefault="00E45768" w:rsidP="00E45768">
      <w:pPr>
        <w:pStyle w:val="ListParagraph"/>
        <w:numPr>
          <w:ilvl w:val="0"/>
          <w:numId w:val="6"/>
        </w:numPr>
        <w:jc w:val="both"/>
      </w:pPr>
      <w:r w:rsidRPr="00274FD5">
        <w:t xml:space="preserve">The Jacobian is calculated explicitly within </w:t>
      </w:r>
      <w:proofErr w:type="spellStart"/>
      <w:r w:rsidRPr="00274FD5">
        <w:rPr>
          <w:b/>
        </w:rPr>
        <w:t>Jac_eval.m</w:t>
      </w:r>
      <w:proofErr w:type="spellEnd"/>
      <w:r w:rsidRPr="00274FD5">
        <w:t>. This speeds integration substantially.</w:t>
      </w:r>
    </w:p>
    <w:p w14:paraId="621D2311" w14:textId="411FBAEB" w:rsidR="00E45768" w:rsidRPr="00274FD5" w:rsidRDefault="00E45768" w:rsidP="00E45768">
      <w:pPr>
        <w:pStyle w:val="ListParagraph"/>
        <w:numPr>
          <w:ilvl w:val="0"/>
          <w:numId w:val="6"/>
        </w:numPr>
        <w:jc w:val="both"/>
      </w:pPr>
      <w:r w:rsidRPr="00274FD5">
        <w:t xml:space="preserve">A mass matrix is calculated within </w:t>
      </w:r>
      <w:proofErr w:type="spellStart"/>
      <w:r w:rsidRPr="00274FD5">
        <w:rPr>
          <w:b/>
        </w:rPr>
        <w:t>Mass_eval.m</w:t>
      </w:r>
      <w:proofErr w:type="spellEnd"/>
      <w:r w:rsidRPr="00274FD5">
        <w:t>. This is needed for family conservation but is an identify matrix otherwise.</w:t>
      </w:r>
    </w:p>
    <w:p w14:paraId="59988211" w14:textId="2D91FC92" w:rsidR="00C47FD6" w:rsidRPr="00713FDD" w:rsidRDefault="00C53F08" w:rsidP="00713FDD">
      <w:pPr>
        <w:jc w:val="both"/>
      </w:pPr>
      <w:r w:rsidRPr="00274FD5">
        <w:t>Advanced u</w:t>
      </w:r>
      <w:r w:rsidR="00E45768" w:rsidRPr="00274FD5">
        <w:t xml:space="preserve">sers may need to change code within the core to </w:t>
      </w:r>
      <w:r w:rsidRPr="00274FD5">
        <w:t>implement</w:t>
      </w:r>
      <w:r w:rsidR="00E45768" w:rsidRPr="00274FD5">
        <w:t xml:space="preserve"> custom reaction classes that are not </w:t>
      </w:r>
      <w:r w:rsidRPr="00274FD5">
        <w:t>handled within</w:t>
      </w:r>
      <w:r w:rsidR="007D2766" w:rsidRPr="00274FD5">
        <w:t xml:space="preserve"> F0AM</w:t>
      </w:r>
      <w:r w:rsidR="00E45768" w:rsidRPr="00274FD5">
        <w:t xml:space="preserve">. If you have to do so, you should read the ode15s documentation and be aware that changes to </w:t>
      </w:r>
      <w:proofErr w:type="spellStart"/>
      <w:r w:rsidR="00E45768" w:rsidRPr="00274FD5">
        <w:rPr>
          <w:b/>
        </w:rPr>
        <w:t>dydt_eval.m</w:t>
      </w:r>
      <w:proofErr w:type="spellEnd"/>
      <w:r w:rsidR="00E45768" w:rsidRPr="00274FD5">
        <w:t xml:space="preserve"> are almost always accompanied by changes to </w:t>
      </w:r>
      <w:proofErr w:type="spellStart"/>
      <w:r w:rsidR="00E45768" w:rsidRPr="00274FD5">
        <w:rPr>
          <w:b/>
        </w:rPr>
        <w:t>Jac_eval.m</w:t>
      </w:r>
      <w:proofErr w:type="spellEnd"/>
      <w:r w:rsidR="00E45768" w:rsidRPr="00274FD5">
        <w:t xml:space="preserve">, and possibly </w:t>
      </w:r>
      <w:proofErr w:type="spellStart"/>
      <w:r w:rsidR="00E45768" w:rsidRPr="00274FD5">
        <w:rPr>
          <w:b/>
        </w:rPr>
        <w:t>Mass_eval.m</w:t>
      </w:r>
      <w:proofErr w:type="spellEnd"/>
      <w:r w:rsidR="00E45768" w:rsidRPr="00274FD5">
        <w:t>.</w:t>
      </w:r>
      <w:r w:rsidR="00E45768">
        <w:t xml:space="preserve"> </w:t>
      </w:r>
      <w:r w:rsidR="00C47FD6">
        <w:br w:type="page"/>
      </w:r>
    </w:p>
    <w:p w14:paraId="4AC29CA5" w14:textId="77777777" w:rsidR="00013C49" w:rsidRDefault="00013C49" w:rsidP="000E080C">
      <w:pPr>
        <w:pStyle w:val="Heading1"/>
      </w:pPr>
      <w:bookmarkStart w:id="23" w:name="_6._DILUTION"/>
      <w:bookmarkStart w:id="24" w:name="_Toc149907234"/>
      <w:bookmarkEnd w:id="23"/>
      <w:r>
        <w:lastRenderedPageBreak/>
        <w:t xml:space="preserve">6. </w:t>
      </w:r>
      <w:r w:rsidR="000E080C">
        <w:t>DILUTION</w:t>
      </w:r>
      <w:bookmarkEnd w:id="24"/>
    </w:p>
    <w:p w14:paraId="270030F2" w14:textId="77777777" w:rsidR="00A62265" w:rsidRPr="00A62265" w:rsidRDefault="00542670" w:rsidP="00A62265">
      <w:pPr>
        <w:pStyle w:val="Heading2"/>
      </w:pPr>
      <w:bookmarkStart w:id="25" w:name="_Toc149907235"/>
      <w:r>
        <w:t>6.1 SIMPLE 1</w:t>
      </w:r>
      <w:r w:rsidRPr="00542670">
        <w:rPr>
          <w:vertAlign w:val="superscript"/>
        </w:rPr>
        <w:t>ST</w:t>
      </w:r>
      <w:r>
        <w:t>-ORDER</w:t>
      </w:r>
      <w:bookmarkEnd w:id="25"/>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w:t>
      </w:r>
      <w:proofErr w:type="gramStart"/>
      <w:r w:rsidR="000F7053">
        <w:t>form</w:t>
      </w:r>
      <w:proofErr w:type="gramEnd"/>
    </w:p>
    <w:p w14:paraId="57DF628D" w14:textId="77777777" w:rsidR="000F7053" w:rsidRDefault="00000000"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 xml:space="preserve">Where </w:t>
      </w:r>
      <w:proofErr w:type="spellStart"/>
      <w:r>
        <w:t>k</w:t>
      </w:r>
      <w:r w:rsidRPr="00C76225">
        <w:rPr>
          <w:vertAlign w:val="subscript"/>
        </w:rPr>
        <w:t>dil</w:t>
      </w:r>
      <w:proofErr w:type="spellEnd"/>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w:t>
      </w:r>
      <w:proofErr w:type="spellStart"/>
      <w:r w:rsidR="00111E4A">
        <w:t>k</w:t>
      </w:r>
      <w:r w:rsidR="00111E4A" w:rsidRPr="00111E4A">
        <w:rPr>
          <w:vertAlign w:val="subscript"/>
        </w:rPr>
        <w:t>dil</w:t>
      </w:r>
      <w:proofErr w:type="spellEnd"/>
      <w:r w:rsidR="00111E4A">
        <w:t>[X]</w:t>
      </w:r>
      <w:r w:rsidR="00111E4A" w:rsidRPr="00111E4A">
        <w:rPr>
          <w:vertAlign w:val="subscript"/>
        </w:rPr>
        <w:t>b</w:t>
      </w:r>
      <w:r w:rsidR="00111E4A">
        <w:t>) and a 1</w:t>
      </w:r>
      <w:r w:rsidR="00111E4A" w:rsidRPr="00111E4A">
        <w:rPr>
          <w:vertAlign w:val="superscript"/>
        </w:rPr>
        <w:t>st</w:t>
      </w:r>
      <w:r w:rsidR="00111E4A">
        <w:t>-order sink (-</w:t>
      </w:r>
      <w:proofErr w:type="spellStart"/>
      <w:r w:rsidR="00111E4A">
        <w:t>k</w:t>
      </w:r>
      <w:r w:rsidR="00111E4A" w:rsidRPr="00111E4A">
        <w:rPr>
          <w:vertAlign w:val="subscript"/>
        </w:rPr>
        <w:t>dil</w:t>
      </w:r>
      <w:proofErr w:type="spellEnd"/>
      <w:r w:rsidR="00111E4A">
        <w:t xml:space="preserve">[X]). </w:t>
      </w:r>
      <w:r w:rsidR="00C76225">
        <w:t xml:space="preserve">More information on this parameterization, including possible methods of determining </w:t>
      </w:r>
      <w:proofErr w:type="spellStart"/>
      <w:r w:rsidR="00C76225">
        <w:t>k</w:t>
      </w:r>
      <w:r w:rsidR="00C76225" w:rsidRPr="00C76225">
        <w:rPr>
          <w:vertAlign w:val="subscript"/>
        </w:rPr>
        <w:t>dil</w:t>
      </w:r>
      <w:proofErr w:type="spellEnd"/>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proofErr w:type="spellStart"/>
      <w:r>
        <w:rPr>
          <w:b/>
        </w:rPr>
        <w:t>kdil</w:t>
      </w:r>
      <w:proofErr w:type="spellEnd"/>
      <w:r>
        <w:t xml:space="preserve"> is specified as a parameter in </w:t>
      </w:r>
      <w:r w:rsidRPr="00D31D95">
        <w:rPr>
          <w:b/>
        </w:rPr>
        <w:t>Met</w:t>
      </w:r>
      <w:r>
        <w:t>. Setting this to 0 will negate dilution</w:t>
      </w:r>
      <w:r w:rsidR="00ED623B">
        <w:t xml:space="preserve"> (unless </w:t>
      </w:r>
      <w:proofErr w:type="spellStart"/>
      <w:r w:rsidR="00ED623B" w:rsidRPr="00ED623B">
        <w:rPr>
          <w:b/>
        </w:rPr>
        <w:t>tgauss</w:t>
      </w:r>
      <w:proofErr w:type="spellEnd"/>
      <w:r w:rsidR="00ED623B">
        <w:t xml:space="preserve"> is specified, see below)</w:t>
      </w:r>
      <w:r>
        <w:t>.</w:t>
      </w:r>
    </w:p>
    <w:p w14:paraId="4A4621AF" w14:textId="77777777" w:rsidR="00C76225" w:rsidRPr="000E080C" w:rsidRDefault="00C76225" w:rsidP="00581390">
      <w:pPr>
        <w:jc w:val="both"/>
      </w:pPr>
      <w:proofErr w:type="spellStart"/>
      <w:r w:rsidRPr="00C76225">
        <w:rPr>
          <w:b/>
        </w:rPr>
        <w:t>BkgdConc</w:t>
      </w:r>
      <w:proofErr w:type="spellEnd"/>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proofErr w:type="spellStart"/>
      <w:r w:rsidRPr="00581390">
        <w:rPr>
          <w:b/>
        </w:rPr>
        <w:t>InitConc</w:t>
      </w:r>
      <w:proofErr w:type="spellEnd"/>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proofErr w:type="spellStart"/>
      <w:r w:rsidR="00581390" w:rsidRPr="00581390">
        <w:rPr>
          <w:b/>
        </w:rPr>
        <w:t>InitConc</w:t>
      </w:r>
      <w:proofErr w:type="spellEnd"/>
      <w:r w:rsidR="00C137E6">
        <w:t xml:space="preserve"> (and 0 for those not in </w:t>
      </w:r>
      <w:proofErr w:type="spellStart"/>
      <w:r w:rsidR="00C137E6" w:rsidRPr="00C137E6">
        <w:rPr>
          <w:b/>
        </w:rPr>
        <w:t>InitConc</w:t>
      </w:r>
      <w:proofErr w:type="spellEnd"/>
      <w:r w:rsidR="00C137E6">
        <w:t>).</w:t>
      </w:r>
    </w:p>
    <w:p w14:paraId="7F872431" w14:textId="35E7E1D5" w:rsidR="00C73510" w:rsidRDefault="000E7976" w:rsidP="00D31D95">
      <w:pPr>
        <w:jc w:val="both"/>
      </w:pPr>
      <w:r>
        <w:t>Many</w:t>
      </w:r>
      <w:r w:rsidR="00A8687D">
        <w:t xml:space="preserve"> 0-D box</w:t>
      </w:r>
      <w:r>
        <w:t xml:space="preserve"> model simulations</w:t>
      </w:r>
      <w:r w:rsidR="00B142BB">
        <w:t xml:space="preserve"> include an additional 24-hour lifetime for all species to keep secondary species from building up to unreasonable levels. This can be achieved here by setting </w:t>
      </w:r>
      <w:proofErr w:type="spellStart"/>
      <w:r w:rsidR="00B142BB" w:rsidRPr="003621DE">
        <w:rPr>
          <w:b/>
        </w:rPr>
        <w:t>kdil</w:t>
      </w:r>
      <w:proofErr w:type="spellEnd"/>
      <w:r w:rsidR="00B142BB">
        <w:t xml:space="preserve"> = 1/86400</w:t>
      </w:r>
      <w:r w:rsidR="00A8687D">
        <w:t>s</w:t>
      </w:r>
      <w:r w:rsidR="00B142BB">
        <w:t xml:space="preserve"> and </w:t>
      </w:r>
      <w:r w:rsidR="00581390">
        <w:t xml:space="preserve">setting the DEFAULT in </w:t>
      </w:r>
      <w:proofErr w:type="spellStart"/>
      <w:r w:rsidR="00581390" w:rsidRPr="003621DE">
        <w:rPr>
          <w:b/>
        </w:rPr>
        <w:t>BkgdConc</w:t>
      </w:r>
      <w:proofErr w:type="spellEnd"/>
      <w:r w:rsidR="00581390">
        <w:t xml:space="preserve"> to 0.</w:t>
      </w:r>
      <w:r w:rsidR="0056401E">
        <w:t xml:space="preserve"> </w:t>
      </w:r>
    </w:p>
    <w:p w14:paraId="7E846209" w14:textId="7A2F5C95" w:rsidR="00A62265" w:rsidRDefault="0056401E" w:rsidP="00BF523E">
      <w:r>
        <w:t>This scheme is a dramatic simplification of a complex physical process, and effectively encompasses all physical sinks (</w:t>
      </w:r>
      <w:proofErr w:type="gramStart"/>
      <w:r>
        <w:t>e.g.</w:t>
      </w:r>
      <w:proofErr w:type="gramEnd"/>
      <w:r>
        <w:t xml:space="preserve"> deposition, entrainment, </w:t>
      </w:r>
      <w:proofErr w:type="spellStart"/>
      <w:r>
        <w:t>etc</w:t>
      </w:r>
      <w:proofErr w:type="spellEnd"/>
      <w:r>
        <w:t>).</w:t>
      </w:r>
    </w:p>
    <w:p w14:paraId="37B1E563" w14:textId="77777777" w:rsidR="00A62265" w:rsidRPr="00BF523E" w:rsidRDefault="00542670" w:rsidP="00A62265">
      <w:pPr>
        <w:pStyle w:val="Heading2"/>
      </w:pPr>
      <w:bookmarkStart w:id="26" w:name="_Toc149907236"/>
      <w:r w:rsidRPr="00BF523E">
        <w:t>6.2 GAUSSIAN DISPERSION</w:t>
      </w:r>
      <w:bookmarkEnd w:id="26"/>
    </w:p>
    <w:p w14:paraId="3EB9D304" w14:textId="77777777" w:rsidR="00ED623B" w:rsidRPr="00BF523E" w:rsidRDefault="00A62265" w:rsidP="00D31D95">
      <w:pPr>
        <w:jc w:val="both"/>
      </w:pPr>
      <w:r w:rsidRPr="00BF523E">
        <w:t>Another option for dilution is Gaussian dispersion, which is typically used for modeling of discrete plumes (</w:t>
      </w:r>
      <w:proofErr w:type="gramStart"/>
      <w:r w:rsidRPr="00BF523E">
        <w:t>e.g.</w:t>
      </w:r>
      <w:proofErr w:type="gramEnd"/>
      <w:r w:rsidRPr="00BF523E">
        <w:t xml:space="preserve"> fires or power plants). In this case, the equation </w:t>
      </w:r>
      <w:proofErr w:type="gramStart"/>
      <w:r w:rsidRPr="00BF523E">
        <w:t>is</w:t>
      </w:r>
      <w:proofErr w:type="gramEnd"/>
      <w:r w:rsidRPr="00BF523E">
        <w:t xml:space="preserve"> </w:t>
      </w:r>
    </w:p>
    <w:p w14:paraId="79E1284D" w14:textId="77777777" w:rsidR="00A62265" w:rsidRPr="00BF523E" w:rsidRDefault="00000000"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 xml:space="preserve">idth, and </w:t>
      </w:r>
      <w:proofErr w:type="spellStart"/>
      <w:r w:rsidR="00510000" w:rsidRPr="00BF523E">
        <w:t>t</w:t>
      </w:r>
      <w:r w:rsidR="00510000" w:rsidRPr="00BF523E">
        <w:rPr>
          <w:vertAlign w:val="subscript"/>
        </w:rPr>
        <w:t>gauss</w:t>
      </w:r>
      <w:proofErr w:type="spellEnd"/>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proofErr w:type="spellStart"/>
      <w:r w:rsidR="00510000" w:rsidRPr="00BF523E">
        <w:rPr>
          <w:b/>
        </w:rPr>
        <w:t>tgauss</w:t>
      </w:r>
      <w:proofErr w:type="spellEnd"/>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w:t>
      </w:r>
      <w:proofErr w:type="spellStart"/>
      <w:r w:rsidR="00510000" w:rsidRPr="00BF523E">
        <w:t>ExampleSetups_LagrangianPlume.m</w:t>
      </w:r>
      <w:proofErr w:type="spellEnd"/>
      <w:r w:rsidR="00510000" w:rsidRPr="00BF523E">
        <w:t>).</w:t>
      </w:r>
    </w:p>
    <w:p w14:paraId="5A5FEA63" w14:textId="77777777" w:rsidR="005C55FD" w:rsidRPr="00696CE4" w:rsidRDefault="00510000" w:rsidP="00D31D95">
      <w:pPr>
        <w:jc w:val="both"/>
      </w:pPr>
      <w:r w:rsidRPr="00BF523E">
        <w:t xml:space="preserve">If both </w:t>
      </w:r>
      <w:proofErr w:type="spellStart"/>
      <w:r w:rsidRPr="00BF523E">
        <w:rPr>
          <w:b/>
        </w:rPr>
        <w:t>tgauss</w:t>
      </w:r>
      <w:proofErr w:type="spellEnd"/>
      <w:r w:rsidRPr="00BF523E">
        <w:t xml:space="preserve"> and </w:t>
      </w:r>
      <w:proofErr w:type="spellStart"/>
      <w:r w:rsidRPr="00BF523E">
        <w:rPr>
          <w:b/>
        </w:rPr>
        <w:t>kdil</w:t>
      </w:r>
      <w:proofErr w:type="spellEnd"/>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7" w:name="_7._MODEL_OPTIONS"/>
      <w:bookmarkStart w:id="28" w:name="_Toc149907237"/>
      <w:bookmarkEnd w:id="27"/>
      <w:r>
        <w:lastRenderedPageBreak/>
        <w:t>7</w:t>
      </w:r>
      <w:r w:rsidR="003E78C3">
        <w:t xml:space="preserve">. </w:t>
      </w:r>
      <w:r w:rsidR="006A18FD">
        <w:t>MODEL OPTIONS</w:t>
      </w:r>
      <w:bookmarkEnd w:id="28"/>
    </w:p>
    <w:p w14:paraId="26BB1876" w14:textId="6DC4A337" w:rsidR="00FD031E" w:rsidRPr="004824B0" w:rsidRDefault="00C76225" w:rsidP="004824B0">
      <w:proofErr w:type="spellStart"/>
      <w:r w:rsidRPr="00053FA5">
        <w:rPr>
          <w:b/>
        </w:rPr>
        <w:t>ModelOptions</w:t>
      </w:r>
      <w:proofErr w:type="spellEnd"/>
      <w:r>
        <w:t xml:space="preserve"> is a structure containing any</w:t>
      </w:r>
      <w:r w:rsidR="005C55FD">
        <w:t xml:space="preserve"> of the following fields, which affect model execution and output handling.</w:t>
      </w:r>
    </w:p>
    <w:p w14:paraId="52099025" w14:textId="77777777" w:rsidR="00370C0A" w:rsidRPr="00370C0A" w:rsidRDefault="00370C0A" w:rsidP="00624459">
      <w:pPr>
        <w:pStyle w:val="NoSpacing"/>
        <w:tabs>
          <w:tab w:val="left" w:pos="1620"/>
        </w:tabs>
        <w:spacing w:after="240"/>
        <w:ind w:left="1800" w:hanging="1800"/>
      </w:pPr>
      <w:proofErr w:type="spellStart"/>
      <w:r>
        <w:rPr>
          <w:b/>
        </w:rPr>
        <w:t>IntTime</w:t>
      </w:r>
      <w:proofErr w:type="spellEnd"/>
      <w:r>
        <w:rPr>
          <w:b/>
        </w:rPr>
        <w:t>:</w:t>
      </w:r>
      <w:r>
        <w:rPr>
          <w:b/>
        </w:rPr>
        <w:tab/>
      </w:r>
      <w:r>
        <w:t xml:space="preserve">Integration time for each </w:t>
      </w:r>
      <w:proofErr w:type="gramStart"/>
      <w:r>
        <w:t>step in</w:t>
      </w:r>
      <w:proofErr w:type="gramEnd"/>
      <w:r>
        <w:t xml:space="preserve"> seconds. Required input.</w:t>
      </w:r>
    </w:p>
    <w:p w14:paraId="53EBBDF9" w14:textId="77777777" w:rsidR="006A18FD" w:rsidRPr="00D61120" w:rsidRDefault="00AF3E40" w:rsidP="00624459">
      <w:pPr>
        <w:pStyle w:val="NoSpacing"/>
        <w:tabs>
          <w:tab w:val="left" w:pos="1620"/>
        </w:tabs>
        <w:spacing w:after="240"/>
        <w:ind w:left="1800" w:hanging="1800"/>
      </w:pPr>
      <w:proofErr w:type="spellStart"/>
      <w:r>
        <w:rPr>
          <w:b/>
        </w:rPr>
        <w:t>LinkSteps</w:t>
      </w:r>
      <w:proofErr w:type="spellEnd"/>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proofErr w:type="spellStart"/>
      <w:r w:rsidR="006A18FD" w:rsidRPr="00282ABA">
        <w:rPr>
          <w:b/>
        </w:rPr>
        <w:t>HoldMe</w:t>
      </w:r>
      <w:proofErr w:type="spellEnd"/>
      <w:r w:rsidR="00381D5E">
        <w:rPr>
          <w:b/>
        </w:rPr>
        <w:t>=1</w:t>
      </w:r>
      <w:r w:rsidR="00282ABA">
        <w:t xml:space="preserve"> </w:t>
      </w:r>
      <w:r w:rsidR="006A18FD" w:rsidRPr="00D61120">
        <w:t xml:space="preserve">in </w:t>
      </w:r>
      <w:proofErr w:type="spellStart"/>
      <w:r w:rsidR="006A18FD" w:rsidRPr="00282ABA">
        <w:rPr>
          <w:b/>
        </w:rPr>
        <w:t>InitConc</w:t>
      </w:r>
      <w:proofErr w:type="spellEnd"/>
      <w:r w:rsidR="006A18FD" w:rsidRPr="00D61120">
        <w:t>.</w:t>
      </w:r>
    </w:p>
    <w:p w14:paraId="6139F8A7" w14:textId="2D0EC9F9" w:rsidR="00306B63" w:rsidRPr="00274FD5" w:rsidRDefault="00370C0A" w:rsidP="00C66657">
      <w:pPr>
        <w:pStyle w:val="NoSpacing"/>
        <w:tabs>
          <w:tab w:val="left" w:pos="1620"/>
        </w:tabs>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 xml:space="preserve">ng progress and run times </w:t>
      </w:r>
      <w:r w:rsidR="00381D5E" w:rsidRPr="00274FD5">
        <w:t>(</w:t>
      </w:r>
      <w:r w:rsidR="0039068C" w:rsidRPr="00274FD5">
        <w:t>default = 1</w:t>
      </w:r>
      <w:r w:rsidRPr="00274FD5">
        <w:t>).</w:t>
      </w:r>
    </w:p>
    <w:p w14:paraId="7C8CA6F5" w14:textId="193E5A84" w:rsidR="00306B63" w:rsidRPr="00274FD5" w:rsidRDefault="00306B63" w:rsidP="00C66657">
      <w:pPr>
        <w:pStyle w:val="NoSpacing"/>
        <w:tabs>
          <w:tab w:val="left" w:pos="1620"/>
        </w:tabs>
        <w:ind w:left="1800" w:hanging="1800"/>
      </w:pPr>
      <w:r w:rsidRPr="00274FD5">
        <w:rPr>
          <w:b/>
        </w:rPr>
        <w:tab/>
      </w:r>
      <w:r w:rsidR="00C66657" w:rsidRPr="00274FD5">
        <w:rPr>
          <w:b/>
        </w:rPr>
        <w:tab/>
      </w:r>
      <w:r w:rsidRPr="00274FD5">
        <w:t xml:space="preserve">0: </w:t>
      </w:r>
      <w:r w:rsidR="00DF23CE" w:rsidRPr="00274FD5">
        <w:t>Warnings and errors only</w:t>
      </w:r>
    </w:p>
    <w:p w14:paraId="5CF8DA1B" w14:textId="173C4AB6" w:rsidR="00C66657" w:rsidRPr="00274FD5" w:rsidRDefault="00306B63" w:rsidP="00C66657">
      <w:pPr>
        <w:pStyle w:val="NoSpacing"/>
        <w:tabs>
          <w:tab w:val="left" w:pos="1620"/>
        </w:tabs>
        <w:ind w:left="1800" w:hanging="1800"/>
      </w:pPr>
      <w:r w:rsidRPr="00274FD5">
        <w:tab/>
      </w:r>
      <w:r w:rsidR="00C66657" w:rsidRPr="00274FD5">
        <w:tab/>
      </w:r>
      <w:r w:rsidRPr="00274FD5">
        <w:t xml:space="preserve">1: </w:t>
      </w:r>
      <w:r w:rsidR="00DF23CE" w:rsidRPr="00274FD5">
        <w:t>Above + I</w:t>
      </w:r>
      <w:r w:rsidR="00C66657" w:rsidRPr="00274FD5">
        <w:t>nitialization messages, run time, and save name</w:t>
      </w:r>
    </w:p>
    <w:p w14:paraId="477CF573" w14:textId="4E3CE178" w:rsidR="00306B63" w:rsidRPr="00274FD5" w:rsidRDefault="00C66657" w:rsidP="00C66657">
      <w:pPr>
        <w:pStyle w:val="NoSpacing"/>
        <w:tabs>
          <w:tab w:val="left" w:pos="1620"/>
        </w:tabs>
        <w:ind w:left="1800" w:hanging="1800"/>
      </w:pPr>
      <w:r w:rsidRPr="00274FD5">
        <w:tab/>
      </w:r>
      <w:r w:rsidRPr="00274FD5">
        <w:tab/>
        <w:t xml:space="preserve">2: </w:t>
      </w:r>
      <w:r w:rsidR="00306B63" w:rsidRPr="00274FD5">
        <w:t>Above + step increment</w:t>
      </w:r>
      <w:r w:rsidRPr="00274FD5">
        <w:t xml:space="preserve"> and</w:t>
      </w:r>
      <w:r w:rsidR="00306B63" w:rsidRPr="00274FD5">
        <w:t xml:space="preserve"> time</w:t>
      </w:r>
    </w:p>
    <w:p w14:paraId="430A12E8" w14:textId="11A48249" w:rsidR="00306B63" w:rsidRPr="00274FD5" w:rsidRDefault="00306B63" w:rsidP="00C66657">
      <w:pPr>
        <w:pStyle w:val="NoSpacing"/>
        <w:tabs>
          <w:tab w:val="left" w:pos="1620"/>
        </w:tabs>
        <w:ind w:left="1800" w:hanging="1800"/>
      </w:pPr>
      <w:r w:rsidRPr="00274FD5">
        <w:tab/>
      </w:r>
      <w:r w:rsidR="00C66657" w:rsidRPr="00274FD5">
        <w:tab/>
        <w:t>3</w:t>
      </w:r>
      <w:r w:rsidRPr="00274FD5">
        <w:t>: Above + convergence progress</w:t>
      </w:r>
    </w:p>
    <w:p w14:paraId="7828A479" w14:textId="1E640D0F" w:rsidR="00306B63" w:rsidRPr="00274FD5" w:rsidRDefault="00306B63" w:rsidP="00C66657">
      <w:pPr>
        <w:pStyle w:val="NoSpacing"/>
        <w:tabs>
          <w:tab w:val="left" w:pos="1620"/>
        </w:tabs>
        <w:ind w:left="1800" w:hanging="1800"/>
      </w:pPr>
      <w:r w:rsidRPr="00274FD5">
        <w:tab/>
      </w:r>
      <w:r w:rsidR="00C66657" w:rsidRPr="00274FD5">
        <w:tab/>
        <w:t>4</w:t>
      </w:r>
      <w:r w:rsidRPr="00274FD5">
        <w:t xml:space="preserve">: </w:t>
      </w:r>
      <w:r w:rsidR="00C66657" w:rsidRPr="00274FD5">
        <w:t xml:space="preserve">Above + </w:t>
      </w:r>
      <w:r w:rsidRPr="00274FD5">
        <w:t xml:space="preserve">solar cycle increment </w:t>
      </w:r>
    </w:p>
    <w:p w14:paraId="79D0FD05" w14:textId="1198961A" w:rsidR="0039068C" w:rsidRDefault="00306B63" w:rsidP="00C66657">
      <w:pPr>
        <w:pStyle w:val="NoSpacing"/>
        <w:tabs>
          <w:tab w:val="left" w:pos="1620"/>
        </w:tabs>
        <w:spacing w:after="240"/>
        <w:ind w:left="1800" w:hanging="1800"/>
      </w:pPr>
      <w:r w:rsidRPr="00274FD5">
        <w:tab/>
      </w:r>
      <w:r w:rsidR="00C66657" w:rsidRPr="00274FD5">
        <w:tab/>
        <w:t>5</w:t>
      </w:r>
      <w:r w:rsidRPr="00274FD5">
        <w:t xml:space="preserve">: </w:t>
      </w:r>
      <w:r w:rsidR="00C66657" w:rsidRPr="00274FD5">
        <w:t>Above + integration progress of ODE solver</w:t>
      </w:r>
    </w:p>
    <w:p w14:paraId="0794DD49" w14:textId="7263C27A" w:rsidR="00370C0A" w:rsidRPr="00D61120" w:rsidRDefault="00370C0A" w:rsidP="00624459">
      <w:pPr>
        <w:pStyle w:val="NoSpacing"/>
        <w:tabs>
          <w:tab w:val="left" w:pos="1620"/>
        </w:tabs>
        <w:spacing w:after="240"/>
        <w:ind w:left="1800" w:hanging="1800"/>
      </w:pPr>
      <w:proofErr w:type="spellStart"/>
      <w:r w:rsidRPr="003E78C3">
        <w:rPr>
          <w:b/>
        </w:rPr>
        <w:t>EndPointsOnly</w:t>
      </w:r>
      <w:proofErr w:type="spellEnd"/>
      <w:r w:rsidRPr="003E78C3">
        <w:rPr>
          <w:b/>
        </w:rPr>
        <w:t>:</w:t>
      </w:r>
      <w:r w:rsidRPr="00D61120">
        <w:t xml:space="preserve">  </w:t>
      </w:r>
      <w:r>
        <w:tab/>
        <w:t>F</w:t>
      </w:r>
      <w:r w:rsidRPr="00D61120">
        <w:t xml:space="preserve">lag </w:t>
      </w:r>
      <w:r w:rsidR="00DB733C">
        <w:t>specifying</w:t>
      </w:r>
      <w:r w:rsidRPr="00D61120">
        <w:t xml:space="preserve">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r w:rsidR="00DB733C">
        <w:t xml:space="preserve"> </w:t>
      </w:r>
      <w:r w:rsidR="00DB733C" w:rsidRPr="00274FD5">
        <w:t>In Solar Cycle mode</w:t>
      </w:r>
      <w:r w:rsidR="007B18F1" w:rsidRPr="00274FD5">
        <w:t xml:space="preserve">, setting this to 0 will provide output along each solar </w:t>
      </w:r>
      <w:proofErr w:type="gramStart"/>
      <w:r w:rsidR="007B18F1" w:rsidRPr="00274FD5">
        <w:t>mini-step</w:t>
      </w:r>
      <w:proofErr w:type="gramEnd"/>
      <w:r w:rsidR="007B18F1" w:rsidRPr="00274FD5">
        <w:t xml:space="preserve"> (with output time as determined by </w:t>
      </w:r>
      <w:proofErr w:type="spellStart"/>
      <w:r w:rsidR="007B18F1" w:rsidRPr="00274FD5">
        <w:rPr>
          <w:b/>
        </w:rPr>
        <w:t>IntTime</w:t>
      </w:r>
      <w:proofErr w:type="spellEnd"/>
      <w:r w:rsidR="007B18F1" w:rsidRPr="00274FD5">
        <w:t>).</w:t>
      </w:r>
    </w:p>
    <w:p w14:paraId="74F9F9CE" w14:textId="77777777" w:rsidR="006A18FD" w:rsidRDefault="006A18FD" w:rsidP="00624459">
      <w:pPr>
        <w:pStyle w:val="NoSpacing"/>
        <w:tabs>
          <w:tab w:val="left" w:pos="1620"/>
        </w:tabs>
        <w:spacing w:after="240"/>
        <w:ind w:left="1800" w:hanging="1800"/>
      </w:pPr>
      <w:proofErr w:type="spellStart"/>
      <w:r w:rsidRPr="003E78C3">
        <w:rPr>
          <w:b/>
        </w:rPr>
        <w:t>TimeStamp</w:t>
      </w:r>
      <w:proofErr w:type="spellEnd"/>
      <w:r w:rsidRPr="003E78C3">
        <w:rPr>
          <w:b/>
        </w:rPr>
        <w:t>:</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proofErr w:type="spellStart"/>
      <w:r w:rsidRPr="003E78C3">
        <w:rPr>
          <w:b/>
        </w:rPr>
        <w:t>SavePath</w:t>
      </w:r>
      <w:proofErr w:type="spellEnd"/>
      <w:r w:rsidRPr="003E78C3">
        <w:rPr>
          <w:b/>
        </w:rPr>
        <w:t>:</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w:t>
      </w:r>
      <w:proofErr w:type="spellStart"/>
      <w:r>
        <w:t>e.g</w:t>
      </w:r>
      <w:proofErr w:type="spellEnd"/>
      <w:r>
        <w:t xml:space="preserve"> </w:t>
      </w:r>
      <w:r w:rsidR="00532197">
        <w:t>‘</w:t>
      </w:r>
      <w:r>
        <w:t>C:\</w:t>
      </w:r>
      <w:proofErr w:type="spellStart"/>
      <w:r>
        <w:t>CoolScience</w:t>
      </w:r>
      <w:proofErr w:type="spellEnd"/>
      <w:r>
        <w:t>\</w:t>
      </w:r>
      <w:proofErr w:type="spellStart"/>
      <w:r w:rsidR="00532197">
        <w:t>MyResults</w:t>
      </w:r>
      <w:r>
        <w:t>.mat</w:t>
      </w:r>
      <w:proofErr w:type="spellEnd"/>
      <w:r w:rsidR="00532197">
        <w:t>’.</w:t>
      </w:r>
    </w:p>
    <w:p w14:paraId="5E5F871F" w14:textId="77777777" w:rsidR="00532197" w:rsidRDefault="00D1489A" w:rsidP="00C559ED">
      <w:pPr>
        <w:pStyle w:val="NoSpacing"/>
        <w:numPr>
          <w:ilvl w:val="0"/>
          <w:numId w:val="13"/>
        </w:numPr>
        <w:tabs>
          <w:tab w:val="left" w:pos="1620"/>
        </w:tabs>
        <w:ind w:left="2160"/>
      </w:pPr>
      <w:r>
        <w:t xml:space="preserve">A directory, </w:t>
      </w:r>
      <w:proofErr w:type="gramStart"/>
      <w:r>
        <w:t>e.g.</w:t>
      </w:r>
      <w:proofErr w:type="gramEnd"/>
      <w:r>
        <w:t xml:space="preserve"> </w:t>
      </w:r>
      <w:r w:rsidR="00532197">
        <w:t>‘</w:t>
      </w:r>
      <w:r>
        <w:t>C:\</w:t>
      </w:r>
      <w:proofErr w:type="spellStart"/>
      <w:r>
        <w:t>CoolScience</w:t>
      </w:r>
      <w:proofErr w:type="spellEnd"/>
      <w:r>
        <w:t>\</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proofErr w:type="gramStart"/>
      <w:r w:rsidR="00532197">
        <w:t>#</w:t>
      </w:r>
      <w:r w:rsidR="00370C0A" w:rsidRPr="00D61120">
        <w:t>.mat</w:t>
      </w:r>
      <w:proofErr w:type="gramEnd"/>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 xml:space="preserve">A filename, </w:t>
      </w:r>
      <w:proofErr w:type="gramStart"/>
      <w:r>
        <w:t>e.g.</w:t>
      </w:r>
      <w:proofErr w:type="gramEnd"/>
      <w:r>
        <w:t xml:space="preserve"> ‘</w:t>
      </w:r>
      <w:proofErr w:type="spellStart"/>
      <w:r>
        <w:t>MyResults.mat</w:t>
      </w:r>
      <w:proofErr w:type="spellEnd"/>
      <w:r>
        <w: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w:t>
      </w:r>
      <w:proofErr w:type="gramStart"/>
      <w:r w:rsidR="00532197">
        <w:t>#.mat</w:t>
      </w:r>
      <w:proofErr w:type="gramEnd"/>
      <w:r w:rsidR="00532197">
        <w:t>.</w:t>
      </w:r>
    </w:p>
    <w:p w14:paraId="54F21414" w14:textId="7ABDC0DA" w:rsidR="00282ABA" w:rsidRDefault="00532197" w:rsidP="00050757">
      <w:pPr>
        <w:pStyle w:val="NoSpacing"/>
        <w:numPr>
          <w:ilvl w:val="0"/>
          <w:numId w:val="13"/>
        </w:numPr>
        <w:tabs>
          <w:tab w:val="left" w:pos="1620"/>
        </w:tabs>
        <w:ind w:left="2160"/>
      </w:pPr>
      <w:r>
        <w:t>Set to “</w:t>
      </w:r>
      <w:proofErr w:type="spellStart"/>
      <w:r>
        <w:t>DoNotSave</w:t>
      </w:r>
      <w:proofErr w:type="spellEnd"/>
      <w:r>
        <w:t>”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proofErr w:type="spellStart"/>
      <w:r w:rsidRPr="00647933">
        <w:rPr>
          <w:b/>
        </w:rPr>
        <w:t>GoParallel</w:t>
      </w:r>
      <w:proofErr w:type="spellEnd"/>
      <w:r w:rsidRPr="00647933">
        <w:rPr>
          <w:b/>
        </w:rPr>
        <w:t>:</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w:t>
      </w:r>
      <w:proofErr w:type="gramStart"/>
      <w:r w:rsidRPr="00647933">
        <w:t>i.e.</w:t>
      </w:r>
      <w:proofErr w:type="gramEnd"/>
      <w:r w:rsidRPr="00647933">
        <w:t xml:space="preserve"> </w:t>
      </w:r>
      <w:proofErr w:type="spellStart"/>
      <w:r w:rsidRPr="00647933">
        <w:rPr>
          <w:b/>
        </w:rPr>
        <w:t>LinkSteps</w:t>
      </w:r>
      <w:proofErr w:type="spellEnd"/>
      <w:r w:rsidRPr="00647933">
        <w:rPr>
          <w:b/>
        </w:rPr>
        <w:t xml:space="preserve"> = 0.</w:t>
      </w:r>
    </w:p>
    <w:p w14:paraId="40FD290E" w14:textId="31639877" w:rsidR="00DC18BE" w:rsidRDefault="00DC18BE" w:rsidP="00DC18BE">
      <w:pPr>
        <w:pStyle w:val="NoSpacing"/>
        <w:tabs>
          <w:tab w:val="left" w:pos="1620"/>
        </w:tabs>
        <w:ind w:left="1800" w:hanging="1800"/>
      </w:pPr>
      <w:r w:rsidRPr="00647933">
        <w:rPr>
          <w:b/>
        </w:rPr>
        <w:tab/>
      </w:r>
      <w:r w:rsidR="006F48A3" w:rsidRPr="00647933">
        <w:t>T</w:t>
      </w:r>
      <w:r w:rsidRPr="00647933">
        <w:t>his option can significantly speed up execution for setups with many steps (</w:t>
      </w:r>
      <w:proofErr w:type="gramStart"/>
      <w:r w:rsidRPr="00647933">
        <w:t>e.g.</w:t>
      </w:r>
      <w:proofErr w:type="gramEnd"/>
      <w:r w:rsidRPr="00647933">
        <w:t xml:space="preserve"> SS simulation of a flight mission or sweeping large parameter spaces). By </w:t>
      </w:r>
      <w:proofErr w:type="gramStart"/>
      <w:r w:rsidRPr="00647933">
        <w:t>default</w:t>
      </w:r>
      <w:proofErr w:type="gramEnd"/>
      <w:r w:rsidRPr="00647933">
        <w:t xml:space="preserve"> the model will use the number of workers specified by your local cluster profile, but </w:t>
      </w:r>
      <w:r w:rsidRPr="00647933">
        <w:lastRenderedPageBreak/>
        <w:t xml:space="preserve">users can change this behavior (e.g. use a remote cluster) by modifying the </w:t>
      </w:r>
      <w:proofErr w:type="spellStart"/>
      <w:r w:rsidR="00647933">
        <w:t>parpool</w:t>
      </w:r>
      <w:proofErr w:type="spellEnd"/>
      <w:r w:rsidR="00647933">
        <w:t xml:space="preserve"> call</w:t>
      </w:r>
      <w:r w:rsidRPr="00647933">
        <w:t xml:space="preserve"> in F0AM_ModelCore</w:t>
      </w:r>
      <w:r w:rsidR="006F48A3" w:rsidRPr="00647933">
        <w:t xml:space="preserve">. </w:t>
      </w:r>
      <w:r w:rsidRPr="00647933">
        <w:t xml:space="preserve">Refer to </w:t>
      </w:r>
      <w:proofErr w:type="spellStart"/>
      <w:r w:rsidRPr="00647933">
        <w:t>parfor</w:t>
      </w:r>
      <w:proofErr w:type="spellEnd"/>
      <w:r w:rsidRPr="00647933">
        <w:t xml:space="preserve"> documentation for more information.</w:t>
      </w:r>
    </w:p>
    <w:p w14:paraId="54DCE040" w14:textId="77777777" w:rsidR="00DB733C" w:rsidRDefault="00DB733C" w:rsidP="00DC18BE">
      <w:pPr>
        <w:pStyle w:val="NoSpacing"/>
        <w:tabs>
          <w:tab w:val="left" w:pos="1620"/>
        </w:tabs>
        <w:ind w:left="1800" w:hanging="1800"/>
      </w:pPr>
    </w:p>
    <w:p w14:paraId="7E24DA6F" w14:textId="77777777" w:rsidR="007B4CEE" w:rsidRPr="00274FD5" w:rsidRDefault="00DB733C" w:rsidP="007B4CEE">
      <w:pPr>
        <w:pStyle w:val="NoSpacing"/>
        <w:tabs>
          <w:tab w:val="left" w:pos="1620"/>
        </w:tabs>
        <w:spacing w:after="240"/>
        <w:ind w:left="1800" w:hanging="1800"/>
      </w:pPr>
      <w:proofErr w:type="spellStart"/>
      <w:r>
        <w:rPr>
          <w:b/>
        </w:rPr>
        <w:t>FixNOx</w:t>
      </w:r>
      <w:proofErr w:type="spellEnd"/>
      <w:r>
        <w:rPr>
          <w:b/>
        </w:rPr>
        <w:t>:</w:t>
      </w:r>
      <w:r>
        <w:tab/>
        <w:t xml:space="preserve">Flag for scaling </w:t>
      </w:r>
      <w:r w:rsidRPr="007B18F1">
        <w:t>total</w:t>
      </w:r>
      <w:r>
        <w:t xml:space="preserve"> NOx to </w:t>
      </w:r>
      <w:r w:rsidR="007B18F1">
        <w:t>match initial conditions</w:t>
      </w:r>
      <w:r>
        <w:t xml:space="preserve"> (0 or 1, default = 0). </w:t>
      </w:r>
      <w:r w:rsidR="007B18F1">
        <w:t xml:space="preserve">To use this, constraints for both NO and NO2 must be specified in </w:t>
      </w:r>
      <w:proofErr w:type="spellStart"/>
      <w:r w:rsidR="007B18F1">
        <w:t>InitConc</w:t>
      </w:r>
      <w:proofErr w:type="spellEnd"/>
      <w:r w:rsidR="007B18F1">
        <w:t xml:space="preserve"> with their </w:t>
      </w:r>
      <w:proofErr w:type="spellStart"/>
      <w:r w:rsidR="007B18F1">
        <w:t>HoldMe</w:t>
      </w:r>
      <w:proofErr w:type="spellEnd"/>
      <w:r w:rsidR="007B18F1">
        <w:t xml:space="preserve"> flags set to 0. </w:t>
      </w:r>
      <w:r w:rsidR="007B18F1" w:rsidRPr="00274FD5">
        <w:t xml:space="preserve">Between each step (or </w:t>
      </w:r>
      <w:proofErr w:type="gramStart"/>
      <w:r w:rsidR="007B18F1" w:rsidRPr="00274FD5">
        <w:t>mini-step</w:t>
      </w:r>
      <w:proofErr w:type="gramEnd"/>
      <w:r w:rsidR="007B18F1" w:rsidRPr="00274FD5">
        <w:t xml:space="preserve"> if in Solar Cycle mode)</w:t>
      </w:r>
      <w:r w:rsidRPr="00274FD5">
        <w:t>, model NO and NO</w:t>
      </w:r>
      <w:r w:rsidRPr="00274FD5">
        <w:rPr>
          <w:vertAlign w:val="subscript"/>
        </w:rPr>
        <w:t>2</w:t>
      </w:r>
      <w:r w:rsidRPr="00274FD5">
        <w:t xml:space="preserve"> are scaled so that their sum m</w:t>
      </w:r>
      <w:r w:rsidR="007B4CEE" w:rsidRPr="00274FD5">
        <w:t>atches the sum of input NO+NO2. It</w:t>
      </w:r>
      <w:r w:rsidR="007B18F1" w:rsidRPr="00274FD5">
        <w:t xml:space="preserve"> </w:t>
      </w:r>
      <w:r w:rsidRPr="00274FD5">
        <w:t xml:space="preserve">is only useful if </w:t>
      </w:r>
      <w:proofErr w:type="spellStart"/>
      <w:r w:rsidRPr="00274FD5">
        <w:t>LinkSteps</w:t>
      </w:r>
      <w:proofErr w:type="spellEnd"/>
      <w:r w:rsidRPr="00274FD5">
        <w:t xml:space="preserve"> = 1</w:t>
      </w:r>
      <w:r w:rsidR="007B4CEE" w:rsidRPr="00274FD5">
        <w:t xml:space="preserve"> or in Solar Cycle mode, and it works best when </w:t>
      </w:r>
      <w:proofErr w:type="spellStart"/>
      <w:r w:rsidR="007B4CEE" w:rsidRPr="00274FD5">
        <w:t>IntTime</w:t>
      </w:r>
      <w:proofErr w:type="spellEnd"/>
      <w:r w:rsidR="007B4CEE" w:rsidRPr="00274FD5">
        <w:t xml:space="preserve"> is small (600 seconds or smaller).</w:t>
      </w:r>
    </w:p>
    <w:p w14:paraId="45F705E2" w14:textId="766D5B94" w:rsidR="00050757" w:rsidRDefault="007B4CEE" w:rsidP="007B4CEE">
      <w:pPr>
        <w:pStyle w:val="NoSpacing"/>
        <w:tabs>
          <w:tab w:val="left" w:pos="1620"/>
        </w:tabs>
        <w:spacing w:after="240"/>
        <w:ind w:left="1800" w:hanging="1800"/>
      </w:pPr>
      <w:r w:rsidRPr="00274FD5">
        <w:rPr>
          <w:b/>
        </w:rPr>
        <w:tab/>
      </w:r>
      <w:proofErr w:type="spellStart"/>
      <w:r w:rsidRPr="00274FD5">
        <w:t>FixNOx</w:t>
      </w:r>
      <w:proofErr w:type="spellEnd"/>
      <w:r w:rsidRPr="00274FD5">
        <w:t xml:space="preserve"> performs the same basic task as </w:t>
      </w:r>
      <w:hyperlink w:anchor="_4.2_FAMILY_CONSERVATION" w:history="1">
        <w:r w:rsidRPr="00274FD5">
          <w:rPr>
            <w:rStyle w:val="Hyperlink"/>
          </w:rPr>
          <w:t>family conservation</w:t>
        </w:r>
      </w:hyperlink>
      <w:r w:rsidRPr="00274FD5">
        <w:t xml:space="preserve">, but it is functionally different. Fundamentally, </w:t>
      </w:r>
      <w:proofErr w:type="spellStart"/>
      <w:r w:rsidRPr="00274FD5">
        <w:t>FixNOx</w:t>
      </w:r>
      <w:proofErr w:type="spellEnd"/>
      <w:r w:rsidRPr="00274FD5">
        <w:t xml:space="preserve"> is a </w:t>
      </w:r>
      <w:proofErr w:type="gramStart"/>
      <w:r w:rsidRPr="00274FD5">
        <w:t>more coarse</w:t>
      </w:r>
      <w:proofErr w:type="gramEnd"/>
      <w:r w:rsidRPr="00274FD5">
        <w:t xml:space="preserve"> adjustment, but it is also more stable than family conservation. Note that </w:t>
      </w:r>
      <w:proofErr w:type="spellStart"/>
      <w:r w:rsidRPr="00274FD5">
        <w:t>FixNOx</w:t>
      </w:r>
      <w:proofErr w:type="spellEnd"/>
      <w:r w:rsidRPr="00274FD5">
        <w:t xml:space="preserve"> and family conservation </w:t>
      </w:r>
      <w:r w:rsidR="00696135" w:rsidRPr="00274FD5">
        <w:t>are not compatible</w:t>
      </w:r>
      <w:r w:rsidR="0018338F" w:rsidRPr="00274FD5">
        <w:t>, so you can only use one or the other.</w:t>
      </w:r>
    </w:p>
    <w:p w14:paraId="7912AEDE" w14:textId="77777777" w:rsidR="007B4CEE" w:rsidRDefault="007B4CEE"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proofErr w:type="spellStart"/>
      <w:r>
        <w:rPr>
          <w:b/>
        </w:rPr>
        <w:t>DeclareVictory</w:t>
      </w:r>
      <w:proofErr w:type="spellEnd"/>
      <w:r>
        <w:rPr>
          <w:b/>
        </w:rPr>
        <w:t xml:space="preserve">: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9" w:name="_Toc149907238"/>
      <w:r>
        <w:lastRenderedPageBreak/>
        <w:t>8. SOLAR CYCLE PARAMETERS</w:t>
      </w:r>
      <w:bookmarkEnd w:id="29"/>
    </w:p>
    <w:p w14:paraId="47BE98D0" w14:textId="3EA16E72" w:rsidR="00412BC2" w:rsidRDefault="00624459" w:rsidP="00624459">
      <w:proofErr w:type="spellStart"/>
      <w:r>
        <w:rPr>
          <w:b/>
        </w:rPr>
        <w:t>SolarParam</w:t>
      </w:r>
      <w:proofErr w:type="spellEnd"/>
      <w:r>
        <w:rPr>
          <w:b/>
        </w:rPr>
        <w:t xml:space="preserve">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w:t>
      </w:r>
      <w:proofErr w:type="gramStart"/>
      <w:r w:rsidR="009D0040">
        <w:t>transect</w:t>
      </w:r>
      <w:proofErr w:type="gramEnd"/>
      <w:r w:rsidR="009D0040">
        <w:t xml:space="preserve">. </w:t>
      </w:r>
      <w:proofErr w:type="spellStart"/>
      <w:r w:rsidR="009D0040" w:rsidRPr="00EF0CE3">
        <w:rPr>
          <w:b/>
        </w:rPr>
        <w:t>SolarParam</w:t>
      </w:r>
      <w:proofErr w:type="spellEnd"/>
      <w:r w:rsidR="009D0040">
        <w:t xml:space="preserve"> is an optional input for calling the model, but if it is used then </w:t>
      </w:r>
      <w:r w:rsidR="00386414">
        <w:t>the first five</w:t>
      </w:r>
      <w:r w:rsidR="009D0040">
        <w:t xml:space="preserve"> fields are required.</w:t>
      </w:r>
      <w:r w:rsidR="00EF0CE3">
        <w:t xml:space="preserve"> </w:t>
      </w:r>
      <w:r w:rsidR="00386414">
        <w:t xml:space="preserve">Lat, </w:t>
      </w:r>
      <w:proofErr w:type="spellStart"/>
      <w:r w:rsidR="00386414">
        <w:t>lon</w:t>
      </w:r>
      <w:proofErr w:type="spellEnd"/>
      <w:r w:rsidR="00386414">
        <w:t xml:space="preserve">, alt, and </w:t>
      </w:r>
      <w:proofErr w:type="spellStart"/>
      <w:r w:rsidR="00386414">
        <w:t>startTime</w:t>
      </w:r>
      <w:proofErr w:type="spellEnd"/>
      <w:r w:rsidR="00EF0CE3">
        <w:t xml:space="preserve"> should have the same length as the number of inputs in </w:t>
      </w:r>
      <w:r w:rsidR="00EF0CE3" w:rsidRPr="00EF0CE3">
        <w:rPr>
          <w:b/>
        </w:rPr>
        <w:t>Met</w:t>
      </w:r>
      <w:r w:rsidR="00EF0CE3">
        <w:t xml:space="preserve"> and </w:t>
      </w:r>
      <w:proofErr w:type="spellStart"/>
      <w:r w:rsidR="00EF0CE3" w:rsidRPr="00EF0CE3">
        <w:rPr>
          <w:b/>
        </w:rPr>
        <w:t>InitConc</w:t>
      </w:r>
      <w:proofErr w:type="spellEnd"/>
      <w:r w:rsidR="00EF0CE3">
        <w:t>.</w:t>
      </w:r>
    </w:p>
    <w:p w14:paraId="75F94FE8" w14:textId="49C63DF5" w:rsidR="00624459" w:rsidRDefault="00624459" w:rsidP="0035518B">
      <w:pPr>
        <w:pStyle w:val="NoSpacing"/>
      </w:pPr>
      <w:proofErr w:type="spellStart"/>
      <w:r w:rsidRPr="00624459">
        <w:rPr>
          <w:b/>
        </w:rPr>
        <w:t>lat</w:t>
      </w:r>
      <w:proofErr w:type="spellEnd"/>
      <w:r w:rsidRPr="00624459">
        <w:rPr>
          <w:b/>
        </w:rPr>
        <w: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proofErr w:type="spellStart"/>
      <w:r w:rsidRPr="00624459">
        <w:rPr>
          <w:b/>
        </w:rPr>
        <w:t>lon</w:t>
      </w:r>
      <w:proofErr w:type="spellEnd"/>
      <w:r w:rsidRPr="00624459">
        <w:rPr>
          <w:b/>
        </w:rPr>
        <w:t>:</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proofErr w:type="spellStart"/>
      <w:r w:rsidRPr="00624459">
        <w:rPr>
          <w:b/>
        </w:rPr>
        <w:t>startTime</w:t>
      </w:r>
      <w:proofErr w:type="spellEnd"/>
      <w:r w:rsidRPr="00624459">
        <w:rPr>
          <w:b/>
        </w:rPr>
        <w:t>:</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0809F508" w14:textId="13440490" w:rsidR="00C45A52" w:rsidRDefault="00624459" w:rsidP="0035518B">
      <w:pPr>
        <w:pStyle w:val="NoSpacing"/>
      </w:pPr>
      <w:proofErr w:type="spellStart"/>
      <w:r w:rsidRPr="00624459">
        <w:rPr>
          <w:b/>
        </w:rPr>
        <w:t>nDays</w:t>
      </w:r>
      <w:proofErr w:type="spellEnd"/>
      <w:r w:rsidRPr="00624459">
        <w:rPr>
          <w:b/>
        </w:rPr>
        <w:t>:</w:t>
      </w:r>
      <w:r>
        <w:t xml:space="preserve">      </w:t>
      </w:r>
      <w:r>
        <w:tab/>
      </w:r>
      <w:r w:rsidR="000816DB">
        <w:t>Integer n</w:t>
      </w:r>
      <w:r>
        <w:t>umber of days to loop through solar cycle.</w:t>
      </w:r>
    </w:p>
    <w:p w14:paraId="336FC72E" w14:textId="3A1C8DE2" w:rsidR="00C45A52" w:rsidRPr="00274FD5" w:rsidRDefault="00C45A52" w:rsidP="00C45A52">
      <w:pPr>
        <w:pStyle w:val="NoSpacing"/>
        <w:ind w:left="1440" w:hanging="1440"/>
      </w:pPr>
      <w:proofErr w:type="spellStart"/>
      <w:r w:rsidRPr="00274FD5">
        <w:rPr>
          <w:b/>
        </w:rPr>
        <w:t>resetConcDaily</w:t>
      </w:r>
      <w:proofErr w:type="spellEnd"/>
      <w:r w:rsidRPr="00274FD5">
        <w:t xml:space="preserve">: A </w:t>
      </w:r>
      <w:proofErr w:type="gramStart"/>
      <w:r w:rsidRPr="00274FD5">
        <w:t>flag  (</w:t>
      </w:r>
      <w:proofErr w:type="gramEnd"/>
      <w:r w:rsidRPr="00274FD5">
        <w:t xml:space="preserve">0 or 1) specifying that all species in </w:t>
      </w:r>
      <w:proofErr w:type="spellStart"/>
      <w:r w:rsidRPr="00274FD5">
        <w:t>InitConc</w:t>
      </w:r>
      <w:proofErr w:type="spellEnd"/>
      <w:r w:rsidRPr="00274FD5">
        <w:t xml:space="preserve"> will be reset to their initial values at the start of each day of a solar cycle run.</w:t>
      </w:r>
    </w:p>
    <w:p w14:paraId="66915F49" w14:textId="79382A26" w:rsidR="003F39C0" w:rsidRPr="00274FD5" w:rsidRDefault="00386414">
      <w:pPr>
        <w:spacing w:after="0" w:line="240" w:lineRule="auto"/>
      </w:pPr>
      <w:r w:rsidRPr="00274FD5">
        <w:rPr>
          <w:b/>
        </w:rPr>
        <w:t>Converge</w:t>
      </w:r>
      <w:r w:rsidRPr="00274FD5">
        <w:t>: A structure specifying options for running in a special “convergence” mode.</w:t>
      </w:r>
      <w:r w:rsidR="003F39C0" w:rsidRPr="00274FD5">
        <w:t xml:space="preserve"> See below.</w:t>
      </w:r>
    </w:p>
    <w:p w14:paraId="380DFDBA" w14:textId="671423ED" w:rsidR="003F39C0" w:rsidRPr="00274FD5" w:rsidRDefault="003F39C0" w:rsidP="003F39C0">
      <w:pPr>
        <w:pStyle w:val="subhead"/>
      </w:pPr>
      <w:r w:rsidRPr="00274FD5">
        <w:t>Convergence Mode</w:t>
      </w:r>
    </w:p>
    <w:p w14:paraId="0A354E59" w14:textId="1FFDFE76" w:rsidR="00386414" w:rsidRPr="00274FD5" w:rsidRDefault="003F39C0">
      <w:pPr>
        <w:spacing w:after="0" w:line="240" w:lineRule="auto"/>
      </w:pPr>
      <w:r w:rsidRPr="00274FD5">
        <w:t>This is a special mode where the model will run one day at</w:t>
      </w:r>
      <w:r w:rsidR="00E5559B">
        <w:t xml:space="preserve"> a</w:t>
      </w:r>
      <w:r w:rsidRPr="00274FD5">
        <w:t xml:space="preserve"> time until it converges on a steady-state solution. “Convergence” is defined by a maximum percent change in concentrations between successive 24-hour inte</w:t>
      </w:r>
      <w:r w:rsidR="00D22EEA" w:rsidRPr="00274FD5">
        <w:t>r</w:t>
      </w:r>
      <w:r w:rsidRPr="00274FD5">
        <w:t>vals.</w:t>
      </w:r>
      <w:r w:rsidR="00D22EEA" w:rsidRPr="00274FD5">
        <w:t xml:space="preserve"> To </w:t>
      </w:r>
      <w:r w:rsidR="00BA3A84" w:rsidRPr="00274FD5">
        <w:t>enable</w:t>
      </w:r>
      <w:r w:rsidR="00D22EEA" w:rsidRPr="00274FD5">
        <w:t xml:space="preserve"> convergence mode, set </w:t>
      </w:r>
      <w:proofErr w:type="spellStart"/>
      <w:r w:rsidR="00D22EEA" w:rsidRPr="00274FD5">
        <w:t>SolarParam.nDays</w:t>
      </w:r>
      <w:proofErr w:type="spellEnd"/>
      <w:r w:rsidR="00D22EEA" w:rsidRPr="00274FD5">
        <w:t xml:space="preserve"> = -1. The following additional options</w:t>
      </w:r>
      <w:r w:rsidR="00BA3A84" w:rsidRPr="00274FD5">
        <w:t xml:space="preserve"> (not required)</w:t>
      </w:r>
      <w:r w:rsidR="00D22EEA" w:rsidRPr="00274FD5">
        <w:t xml:space="preserve"> </w:t>
      </w:r>
      <w:r w:rsidR="00BA3A84" w:rsidRPr="00274FD5">
        <w:t>can be specified</w:t>
      </w:r>
      <w:r w:rsidR="00D22EEA" w:rsidRPr="00274FD5">
        <w:t xml:space="preserve"> in the </w:t>
      </w:r>
      <w:proofErr w:type="spellStart"/>
      <w:r w:rsidR="00D22EEA" w:rsidRPr="00274FD5">
        <w:t>SolarParam.Converge</w:t>
      </w:r>
      <w:proofErr w:type="spellEnd"/>
      <w:r w:rsidR="00D22EEA" w:rsidRPr="00274FD5">
        <w:t xml:space="preserve"> sub-structure.</w:t>
      </w:r>
    </w:p>
    <w:p w14:paraId="769E3EF8" w14:textId="0EEEA9AC" w:rsidR="00D22EEA" w:rsidRPr="00274FD5" w:rsidRDefault="00D22EEA">
      <w:pPr>
        <w:spacing w:after="0" w:line="240" w:lineRule="auto"/>
      </w:pPr>
    </w:p>
    <w:p w14:paraId="01E7347E" w14:textId="33F03FB5" w:rsidR="00D22EEA" w:rsidRPr="00274FD5" w:rsidRDefault="00D22EEA" w:rsidP="00D22EEA">
      <w:pPr>
        <w:spacing w:after="0" w:line="240" w:lineRule="auto"/>
        <w:ind w:left="1440" w:hanging="1440"/>
      </w:pPr>
      <w:r w:rsidRPr="00274FD5">
        <w:rPr>
          <w:b/>
        </w:rPr>
        <w:t>Species:</w:t>
      </w:r>
      <w:r w:rsidRPr="00274FD5">
        <w:tab/>
        <w:t xml:space="preserve">Cell array of strings indicating species to use for convergence calculation. Default </w:t>
      </w:r>
      <w:r w:rsidR="004D1A9C" w:rsidRPr="00274FD5">
        <w:t xml:space="preserve">is </w:t>
      </w:r>
      <w:r w:rsidRPr="00274FD5">
        <w:t xml:space="preserve">all species in the mechanism with concentration &gt; 1 </w:t>
      </w:r>
      <w:proofErr w:type="gramStart"/>
      <w:r w:rsidRPr="00274FD5">
        <w:t>cm</w:t>
      </w:r>
      <w:r w:rsidRPr="00274FD5">
        <w:rPr>
          <w:vertAlign w:val="superscript"/>
        </w:rPr>
        <w:t>-3</w:t>
      </w:r>
      <w:proofErr w:type="gramEnd"/>
      <w:r w:rsidRPr="00274FD5">
        <w:t>.</w:t>
      </w:r>
      <w:r w:rsidRPr="00274FD5">
        <w:tab/>
      </w:r>
      <w:r w:rsidRPr="00274FD5">
        <w:rPr>
          <w:i/>
        </w:rPr>
        <w:t>DEFAULT</w:t>
      </w:r>
      <w:proofErr w:type="gramStart"/>
      <w:r w:rsidRPr="00274FD5">
        <w:rPr>
          <w:i/>
        </w:rPr>
        <w:t>:  {</w:t>
      </w:r>
      <w:proofErr w:type="gramEnd"/>
      <w:r w:rsidRPr="00274FD5">
        <w:rPr>
          <w:i/>
        </w:rPr>
        <w:t>'all'}</w:t>
      </w:r>
    </w:p>
    <w:p w14:paraId="1DD576B4" w14:textId="4F775103" w:rsidR="00D22EEA" w:rsidRPr="00274FD5" w:rsidRDefault="004D1A9C" w:rsidP="00D22EEA">
      <w:pPr>
        <w:spacing w:after="0" w:line="240" w:lineRule="auto"/>
        <w:ind w:left="1440" w:hanging="1440"/>
      </w:pPr>
      <w:proofErr w:type="spellStart"/>
      <w:r w:rsidRPr="00274FD5">
        <w:rPr>
          <w:b/>
        </w:rPr>
        <w:t>MaxPctChange</w:t>
      </w:r>
      <w:proofErr w:type="spellEnd"/>
      <w:r w:rsidRPr="00274FD5">
        <w:rPr>
          <w:b/>
        </w:rPr>
        <w:t>:</w:t>
      </w:r>
      <w:r w:rsidRPr="00274FD5">
        <w:t xml:space="preserve"> Scalar value, i</w:t>
      </w:r>
      <w:r w:rsidR="00D22EEA" w:rsidRPr="00274FD5">
        <w:t xml:space="preserve">ndicating </w:t>
      </w:r>
      <w:r w:rsidRPr="00274FD5">
        <w:t>threshold percent concentration change for successful convergence</w:t>
      </w:r>
      <w:r w:rsidR="00D22EEA" w:rsidRPr="00274FD5">
        <w:t xml:space="preserve">. </w:t>
      </w:r>
      <w:r w:rsidR="00D22EEA" w:rsidRPr="00274FD5">
        <w:rPr>
          <w:i/>
        </w:rPr>
        <w:t>DEFAULT: 0.1</w:t>
      </w:r>
      <w:r w:rsidRPr="00274FD5">
        <w:rPr>
          <w:i/>
        </w:rPr>
        <w:t>%</w:t>
      </w:r>
      <w:r w:rsidR="00D22EEA" w:rsidRPr="00274FD5">
        <w:rPr>
          <w:i/>
        </w:rPr>
        <w:t>.</w:t>
      </w:r>
    </w:p>
    <w:p w14:paraId="74EFDA3D" w14:textId="4F21BA68" w:rsidR="00D22EEA" w:rsidRPr="00274FD5" w:rsidRDefault="00D22EEA" w:rsidP="00D22EEA">
      <w:pPr>
        <w:spacing w:after="0" w:line="240" w:lineRule="auto"/>
        <w:ind w:left="1440" w:hanging="1440"/>
        <w:rPr>
          <w:i/>
        </w:rPr>
      </w:pPr>
      <w:proofErr w:type="spellStart"/>
      <w:r w:rsidRPr="00274FD5">
        <w:rPr>
          <w:b/>
        </w:rPr>
        <w:t>MaxDays</w:t>
      </w:r>
      <w:proofErr w:type="spellEnd"/>
      <w:r w:rsidRPr="00274FD5">
        <w:rPr>
          <w:b/>
        </w:rPr>
        <w:t>:</w:t>
      </w:r>
      <w:r w:rsidRPr="00274FD5">
        <w:t xml:space="preserve"> </w:t>
      </w:r>
      <w:r w:rsidR="004D1A9C" w:rsidRPr="00274FD5">
        <w:tab/>
      </w:r>
      <w:r w:rsidRPr="00274FD5">
        <w:t xml:space="preserve">Scalar value, indicating maximum number of days to execute before giving up (akin to a timeout). </w:t>
      </w:r>
      <w:r w:rsidRPr="00274FD5">
        <w:rPr>
          <w:i/>
        </w:rPr>
        <w:t>DEFAULT: 10</w:t>
      </w:r>
      <w:r w:rsidR="004D1A9C" w:rsidRPr="00274FD5">
        <w:rPr>
          <w:i/>
        </w:rPr>
        <w:t xml:space="preserve"> days</w:t>
      </w:r>
      <w:r w:rsidRPr="00274FD5">
        <w:rPr>
          <w:i/>
        </w:rPr>
        <w:t>.</w:t>
      </w:r>
    </w:p>
    <w:p w14:paraId="5BF90391" w14:textId="2D449987" w:rsidR="004D1A9C" w:rsidRPr="00274FD5" w:rsidRDefault="004D1A9C" w:rsidP="00D22EEA">
      <w:pPr>
        <w:spacing w:after="0" w:line="240" w:lineRule="auto"/>
        <w:ind w:left="1440" w:hanging="1440"/>
      </w:pPr>
    </w:p>
    <w:p w14:paraId="3BC2979A" w14:textId="2F24B997" w:rsidR="004D1A9C" w:rsidRPr="00274FD5" w:rsidRDefault="004D1A9C" w:rsidP="00D22EEA">
      <w:pPr>
        <w:spacing w:after="0" w:line="240" w:lineRule="auto"/>
        <w:ind w:left="1440" w:hanging="1440"/>
      </w:pPr>
      <w:r w:rsidRPr="00274FD5">
        <w:t xml:space="preserve">Example use (also see </w:t>
      </w:r>
      <w:proofErr w:type="spellStart"/>
      <w:r w:rsidRPr="00274FD5">
        <w:rPr>
          <w:b/>
        </w:rPr>
        <w:t>ExampleSetup_FlightSS</w:t>
      </w:r>
      <w:proofErr w:type="spellEnd"/>
      <w:r w:rsidRPr="00274FD5">
        <w:t>):</w:t>
      </w:r>
    </w:p>
    <w:p w14:paraId="44F0F773" w14:textId="1ECE49A5" w:rsidR="004D1A9C" w:rsidRPr="00274FD5" w:rsidRDefault="004D1A9C" w:rsidP="004D1A9C">
      <w:pPr>
        <w:pStyle w:val="CodeBlock"/>
      </w:pPr>
      <w:proofErr w:type="spellStart"/>
      <w:r w:rsidRPr="00274FD5">
        <w:t>SolarParam.nDays</w:t>
      </w:r>
      <w:proofErr w:type="spellEnd"/>
      <w:r w:rsidRPr="00274FD5">
        <w:t xml:space="preserve"> = </w:t>
      </w:r>
      <w:proofErr w:type="gramStart"/>
      <w:r w:rsidRPr="00274FD5">
        <w:t>-1;</w:t>
      </w:r>
      <w:proofErr w:type="gramEnd"/>
    </w:p>
    <w:p w14:paraId="6AEC1050" w14:textId="5B7D6FBB" w:rsidR="004D1A9C" w:rsidRPr="00274FD5" w:rsidRDefault="004D1A9C" w:rsidP="004D1A9C">
      <w:pPr>
        <w:pStyle w:val="CodeBlock"/>
      </w:pPr>
      <w:proofErr w:type="spellStart"/>
      <w:proofErr w:type="gramStart"/>
      <w:r w:rsidRPr="00274FD5">
        <w:t>SolarParam.Converge.Species</w:t>
      </w:r>
      <w:proofErr w:type="spellEnd"/>
      <w:proofErr w:type="gramEnd"/>
      <w:r w:rsidRPr="00274FD5">
        <w:t xml:space="preserve"> = {‘OH’,’HO2’,’NO’,’NO2’};</w:t>
      </w:r>
    </w:p>
    <w:p w14:paraId="76344859" w14:textId="589D6010" w:rsidR="004D1A9C" w:rsidRPr="00274FD5" w:rsidRDefault="004D1A9C" w:rsidP="004D1A9C">
      <w:pPr>
        <w:pStyle w:val="CodeBlock"/>
      </w:pPr>
      <w:proofErr w:type="spellStart"/>
      <w:proofErr w:type="gramStart"/>
      <w:r w:rsidRPr="00274FD5">
        <w:t>SolarParam.Converge.MaxPctChange</w:t>
      </w:r>
      <w:proofErr w:type="spellEnd"/>
      <w:proofErr w:type="gramEnd"/>
      <w:r w:rsidRPr="00274FD5">
        <w:t xml:space="preserve"> = 1; % I am impatient</w:t>
      </w:r>
    </w:p>
    <w:p w14:paraId="6B53F737" w14:textId="1DF0E0EB" w:rsidR="003F39C0" w:rsidRDefault="004D1A9C" w:rsidP="004D1A9C">
      <w:pPr>
        <w:pStyle w:val="CodeBlock"/>
      </w:pPr>
      <w:proofErr w:type="spellStart"/>
      <w:proofErr w:type="gramStart"/>
      <w:r w:rsidRPr="00274FD5">
        <w:t>SolarParam.Converge.MaxDays</w:t>
      </w:r>
      <w:proofErr w:type="spellEnd"/>
      <w:proofErr w:type="gramEnd"/>
      <w:r w:rsidRPr="00274FD5">
        <w:t xml:space="preserve"> = 20; % but not really</w:t>
      </w:r>
    </w:p>
    <w:p w14:paraId="494A9202" w14:textId="40671909" w:rsidR="003F39C0" w:rsidRDefault="003F39C0" w:rsidP="003F39C0">
      <w:pPr>
        <w:pStyle w:val="subhead"/>
      </w:pPr>
      <w:r>
        <w:t>Other Details</w:t>
      </w:r>
    </w:p>
    <w:p w14:paraId="78834506" w14:textId="7FA68573" w:rsidR="00673528" w:rsidRDefault="004D1A9C" w:rsidP="004D1A9C">
      <w:pPr>
        <w:pStyle w:val="NoSpacing"/>
      </w:pPr>
      <w:r>
        <w:t>The</w:t>
      </w:r>
      <w:r w:rsidR="00EB37D3">
        <w:t xml:space="preserve"> </w:t>
      </w:r>
      <w:proofErr w:type="spellStart"/>
      <w:r w:rsidR="00EB37D3" w:rsidRPr="00EB37D3">
        <w:rPr>
          <w:b/>
        </w:rPr>
        <w:t>ModelOptions.EndPointsOnly</w:t>
      </w:r>
      <w:proofErr w:type="spellEnd"/>
      <w:r w:rsidR="00EB37D3">
        <w:t xml:space="preserve"> input has special behavior in the case of a s</w:t>
      </w:r>
      <w:r w:rsidR="00673528">
        <w:t>olar cycle run:</w:t>
      </w:r>
    </w:p>
    <w:p w14:paraId="5EFBF223" w14:textId="61DFCA5F" w:rsidR="00673528" w:rsidRDefault="00673528" w:rsidP="004D1A9C">
      <w:pPr>
        <w:pStyle w:val="NoSpacing"/>
        <w:ind w:firstLine="720"/>
      </w:pPr>
      <w:proofErr w:type="spellStart"/>
      <w:r w:rsidRPr="00673528">
        <w:rPr>
          <w:b/>
        </w:rPr>
        <w:t>ModelOptions.EndPointsOnly</w:t>
      </w:r>
      <w:proofErr w:type="spellEnd"/>
      <w:r w:rsidR="0037737B">
        <w:rPr>
          <w:b/>
        </w:rPr>
        <w:t xml:space="preserve"> </w:t>
      </w:r>
      <w:r w:rsidRPr="00673528">
        <w:rPr>
          <w:b/>
        </w:rPr>
        <w:t>=</w:t>
      </w:r>
      <w:r w:rsidR="0037737B">
        <w:rPr>
          <w:b/>
        </w:rPr>
        <w:t xml:space="preserve"> </w:t>
      </w:r>
      <w:r w:rsidR="00DE2F60">
        <w:rPr>
          <w:b/>
        </w:rPr>
        <w:t>1</w:t>
      </w:r>
      <w:r>
        <w:t>: output last point at end of step.</w:t>
      </w:r>
    </w:p>
    <w:p w14:paraId="442D0E58" w14:textId="57E4EDF6" w:rsidR="00DE2F60" w:rsidRDefault="00673528" w:rsidP="004D1A9C">
      <w:pPr>
        <w:pStyle w:val="NoSpacing"/>
        <w:ind w:left="900" w:hanging="180"/>
      </w:pPr>
      <w:proofErr w:type="spellStart"/>
      <w:r w:rsidRPr="00673528">
        <w:rPr>
          <w:b/>
        </w:rPr>
        <w:t>ModelOptions.EndPointsOnly</w:t>
      </w:r>
      <w:proofErr w:type="spellEnd"/>
      <w:r w:rsidR="0037737B">
        <w:rPr>
          <w:b/>
        </w:rPr>
        <w:t xml:space="preserve"> </w:t>
      </w:r>
      <w:r w:rsidRPr="00673528">
        <w:rPr>
          <w:b/>
        </w:rPr>
        <w:t>=</w:t>
      </w:r>
      <w:r w:rsidR="0037737B">
        <w:rPr>
          <w:b/>
        </w:rPr>
        <w:t xml:space="preserve"> </w:t>
      </w:r>
      <w:r w:rsidR="00DE2F60">
        <w:rPr>
          <w:b/>
        </w:rPr>
        <w:t>0</w:t>
      </w:r>
      <w:r>
        <w:t xml:space="preserve">: output end points at intervals of </w:t>
      </w:r>
      <w:proofErr w:type="spellStart"/>
      <w:r w:rsidRPr="00673528">
        <w:rPr>
          <w:b/>
        </w:rPr>
        <w:t>ModelOptions.IntTime</w:t>
      </w:r>
      <w:proofErr w:type="spellEnd"/>
      <w:r>
        <w:t xml:space="preserve"> (</w:t>
      </w:r>
      <w:proofErr w:type="gramStart"/>
      <w:r>
        <w:t>e.g.</w:t>
      </w:r>
      <w:proofErr w:type="gramEnd"/>
      <w:r>
        <w:t xml:space="preserve"> at the end of each min-step) along the model step.</w:t>
      </w:r>
      <w:r w:rsidR="00DE2F60">
        <w:t xml:space="preserve"> In other words, output whole di</w:t>
      </w:r>
      <w:r w:rsidR="004D1A9C">
        <w:t>el</w:t>
      </w:r>
      <w:r w:rsidR="00DE2F60">
        <w:t xml:space="preserve"> cycle</w:t>
      </w:r>
      <w:r w:rsidR="000816DB">
        <w:t>(s)</w:t>
      </w:r>
      <w:r w:rsidR="00DE2F60">
        <w:t>.</w:t>
      </w:r>
    </w:p>
    <w:p w14:paraId="0F8C1C38" w14:textId="77777777" w:rsidR="00772886" w:rsidRPr="00673528" w:rsidRDefault="00772886" w:rsidP="0037737B">
      <w:r>
        <w:br w:type="page"/>
      </w:r>
    </w:p>
    <w:p w14:paraId="0D233716" w14:textId="77777777" w:rsidR="000F6406" w:rsidRDefault="00772886" w:rsidP="00853B9F">
      <w:pPr>
        <w:pStyle w:val="Heading1"/>
      </w:pPr>
      <w:bookmarkStart w:id="30" w:name="_9._MODEL_OUTPUT"/>
      <w:bookmarkStart w:id="31" w:name="_Toc149907239"/>
      <w:bookmarkEnd w:id="30"/>
      <w:r>
        <w:lastRenderedPageBreak/>
        <w:t>9</w:t>
      </w:r>
      <w:r w:rsidR="000F6406">
        <w:t>. MODEL OUTPUT</w:t>
      </w:r>
      <w:bookmarkEnd w:id="31"/>
    </w:p>
    <w:p w14:paraId="32425C3C" w14:textId="4826D4B3" w:rsidR="00EB7B97" w:rsidRPr="00067E8B" w:rsidRDefault="00D538B5" w:rsidP="00067E8B">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proofErr w:type="spellStart"/>
      <w:r w:rsidRPr="00D538B5">
        <w:rPr>
          <w:b/>
        </w:rPr>
        <w:t>ModelOptions.SavePath</w:t>
      </w:r>
      <w:proofErr w:type="spellEnd"/>
      <w:r>
        <w:t xml:space="preserve"> input</w:t>
      </w:r>
      <w:r w:rsidR="004628C1">
        <w:t>.</w:t>
      </w:r>
      <w:r w:rsidR="000668E4">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proofErr w:type="spellStart"/>
            <w:r>
              <w:t>Dim</w:t>
            </w:r>
            <w:r w:rsidR="003D39C9">
              <w:t>ension</w:t>
            </w:r>
            <w:r w:rsidR="00A06606">
              <w:rPr>
                <w:vertAlign w:val="superscript"/>
              </w:rPr>
              <w:t>a</w:t>
            </w:r>
            <w:proofErr w:type="spellEnd"/>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proofErr w:type="spellStart"/>
            <w:r>
              <w:t>Met.jcorr</w:t>
            </w:r>
            <w:proofErr w:type="spellEnd"/>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proofErr w:type="spellStart"/>
            <w:r>
              <w:t>Met.jcorr_all</w:t>
            </w:r>
            <w:proofErr w:type="spellEnd"/>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w:t>
            </w:r>
            <w:proofErr w:type="spellStart"/>
            <w:r>
              <w:t>nJ</w:t>
            </w:r>
            <w:proofErr w:type="spellEnd"/>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proofErr w:type="spellStart"/>
            <w:r>
              <w:t>InitConc</w:t>
            </w:r>
            <w:proofErr w:type="spellEnd"/>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proofErr w:type="spellStart"/>
            <w:r>
              <w:t>BkgdConc</w:t>
            </w:r>
            <w:proofErr w:type="spellEnd"/>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w:t>
            </w:r>
            <w:r w:rsidR="00EB7B97">
              <w:t>p</w:t>
            </w:r>
            <w:proofErr w:type="spellEnd"/>
            <w:r w:rsidR="00EB7B97">
              <w:t xml:space="preserve">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proofErr w:type="spellStart"/>
            <w:r>
              <w:t>ModelOptions</w:t>
            </w:r>
            <w:proofErr w:type="spellEnd"/>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proofErr w:type="spellStart"/>
            <w:r>
              <w:t>SolarParam</w:t>
            </w:r>
            <w:proofErr w:type="spellEnd"/>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proofErr w:type="spellStart"/>
            <w:r>
              <w:t>SolarParam.SZAcycle</w:t>
            </w:r>
            <w:proofErr w:type="spellEnd"/>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 xml:space="preserve">SZA for each </w:t>
            </w:r>
            <w:proofErr w:type="gramStart"/>
            <w:r>
              <w:t>mini-step</w:t>
            </w:r>
            <w:proofErr w:type="gramEnd"/>
            <w:r>
              <w:t xml:space="preserve">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SC</w:t>
            </w:r>
            <w:proofErr w:type="spellEnd"/>
            <w:r>
              <w:t xml:space="preserve">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proofErr w:type="spellStart"/>
            <w:r>
              <w:t>Cnames</w:t>
            </w:r>
            <w:proofErr w:type="spellEnd"/>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Sp</w:t>
            </w:r>
            <w:proofErr w:type="spellEnd"/>
            <w:r>
              <w:t xml:space="preserve">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w:t>
            </w:r>
            <w:proofErr w:type="spellStart"/>
            <w:r>
              <w:t>ModelOptions.TimeStamp</w:t>
            </w:r>
            <w:proofErr w:type="spellEnd"/>
            <w:r>
              <w:t>)</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proofErr w:type="spellStart"/>
            <w:r>
              <w:t>StepIndex</w:t>
            </w:r>
            <w:proofErr w:type="spellEnd"/>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4A4A79C9" w:rsidR="003F4732" w:rsidRDefault="005306C1">
            <w:pPr>
              <w:spacing w:after="0" w:line="240" w:lineRule="auto"/>
              <w:cnfStyle w:val="000000000000" w:firstRow="0" w:lastRow="0" w:firstColumn="0" w:lastColumn="0" w:oddVBand="0" w:evenVBand="0" w:oddHBand="0" w:evenHBand="0" w:firstRowFirstColumn="0" w:firstRowLastColumn="0" w:lastRowFirstColumn="0" w:lastRowLastColumn="0"/>
            </w:pPr>
            <w:r>
              <w:t>I</w:t>
            </w:r>
            <w:r w:rsidR="00BE5DBE">
              <w:t>ndex for location of RO2 species</w:t>
            </w:r>
            <w:r w:rsidR="00412BC2">
              <w:t xml:space="preserve"> in </w:t>
            </w:r>
            <w:proofErr w:type="spellStart"/>
            <w:r w:rsidR="00412BC2">
              <w:t>Cnames</w:t>
            </w:r>
            <w:proofErr w:type="spellEnd"/>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proofErr w:type="spellStart"/>
            <w:r>
              <w:t>Chem.</w:t>
            </w:r>
            <w:r w:rsidR="00BE5DBE">
              <w:t>ChemFiles</w:t>
            </w:r>
            <w:proofErr w:type="spellEnd"/>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proofErr w:type="spellStart"/>
            <w:r>
              <w:t>Chem.Rnames</w:t>
            </w:r>
            <w:proofErr w:type="spellEnd"/>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proofErr w:type="spellStart"/>
            <w:r>
              <w:t>Chem.Rates</w:t>
            </w:r>
            <w:proofErr w:type="spellEnd"/>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w:t>
            </w:r>
            <w:proofErr w:type="spellStart"/>
            <w:r>
              <w:t>nRx</w:t>
            </w:r>
            <w:proofErr w:type="spellEnd"/>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proofErr w:type="spellStart"/>
            <w:r>
              <w:t>Chem.f</w:t>
            </w:r>
            <w:proofErr w:type="spellEnd"/>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w:t>
            </w:r>
            <w:proofErr w:type="spellStart"/>
            <w:r>
              <w:t>nSp</w:t>
            </w:r>
            <w:proofErr w:type="spellEnd"/>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proofErr w:type="spellStart"/>
            <w:r>
              <w:t>Chem.iG</w:t>
            </w:r>
            <w:proofErr w:type="spellEnd"/>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proofErr w:type="spellStart"/>
            <w:r>
              <w:t>Chem.k</w:t>
            </w:r>
            <w:proofErr w:type="spellEnd"/>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proofErr w:type="gramStart"/>
            <w:r w:rsidRPr="00264B54">
              <w:rPr>
                <w:vertAlign w:val="superscript"/>
              </w:rPr>
              <w:t>st</w:t>
            </w:r>
            <w:r>
              <w:t xml:space="preserve">  order</w:t>
            </w:r>
            <w:proofErr w:type="gramEnd"/>
            <w:r>
              <w:t>: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w:t>
            </w:r>
            <w:proofErr w:type="spellStart"/>
            <w:r>
              <w:t>nRx</w:t>
            </w:r>
            <w:proofErr w:type="spellEnd"/>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proofErr w:type="spellStart"/>
            <w:r>
              <w:t>Chem.iHold</w:t>
            </w:r>
            <w:proofErr w:type="spellEnd"/>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3BE15CAD" w:rsidR="00264B54" w:rsidRDefault="00067E8B" w:rsidP="00264B54">
            <w:pPr>
              <w:spacing w:after="0" w:line="240" w:lineRule="auto"/>
              <w:cnfStyle w:val="000000000000" w:firstRow="0" w:lastRow="0" w:firstColumn="0" w:lastColumn="0" w:oddVBand="0" w:evenVBand="0" w:oddHBand="0" w:evenHBand="0" w:firstRowFirstColumn="0" w:firstRowLastColumn="0" w:lastRowFirstColumn="0" w:lastRowLastColumn="0"/>
            </w:pPr>
            <w:r>
              <w:t>Index</w:t>
            </w:r>
            <w:r w:rsidR="00264B54">
              <w:t xml:space="preserve"> for species in </w:t>
            </w:r>
            <w:proofErr w:type="spellStart"/>
            <w:r w:rsidR="00264B54">
              <w:t>Cnames</w:t>
            </w:r>
            <w:proofErr w:type="spellEnd"/>
            <w:r w:rsidR="00264B54">
              <w:t xml:space="preserve"> held constant</w:t>
            </w:r>
          </w:p>
        </w:tc>
        <w:tc>
          <w:tcPr>
            <w:tcW w:w="1238" w:type="dxa"/>
          </w:tcPr>
          <w:p w14:paraId="37041EFD" w14:textId="239DF62A" w:rsidR="00C45A52"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C45A52" w14:paraId="593F923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CD4625" w14:textId="7F76B107" w:rsidR="00C45A52" w:rsidRPr="00274FD5" w:rsidRDefault="00C45A52">
            <w:pPr>
              <w:spacing w:after="0" w:line="240" w:lineRule="auto"/>
            </w:pPr>
            <w:proofErr w:type="spellStart"/>
            <w:r w:rsidRPr="00274FD5">
              <w:t>Chem.iInit</w:t>
            </w:r>
            <w:proofErr w:type="spellEnd"/>
          </w:p>
        </w:tc>
        <w:tc>
          <w:tcPr>
            <w:tcW w:w="1853" w:type="dxa"/>
          </w:tcPr>
          <w:p w14:paraId="4208B802" w14:textId="1727813A" w:rsidR="00C45A52" w:rsidRPr="00274FD5" w:rsidRDefault="00C45A52">
            <w:pPr>
              <w:spacing w:after="0" w:line="240" w:lineRule="auto"/>
              <w:cnfStyle w:val="000000000000" w:firstRow="0" w:lastRow="0" w:firstColumn="0" w:lastColumn="0" w:oddVBand="0" w:evenVBand="0" w:oddHBand="0" w:evenHBand="0" w:firstRowFirstColumn="0" w:firstRowLastColumn="0" w:lastRowFirstColumn="0" w:lastRowLastColumn="0"/>
            </w:pPr>
            <w:r w:rsidRPr="00274FD5">
              <w:t>Numerical Array</w:t>
            </w:r>
          </w:p>
        </w:tc>
        <w:tc>
          <w:tcPr>
            <w:tcW w:w="4360" w:type="dxa"/>
          </w:tcPr>
          <w:p w14:paraId="6387F1E7" w14:textId="408FAE0B" w:rsidR="00C45A52" w:rsidRPr="00274FD5" w:rsidRDefault="00C45A52" w:rsidP="00264B54">
            <w:pPr>
              <w:spacing w:after="0" w:line="240" w:lineRule="auto"/>
              <w:cnfStyle w:val="000000000000" w:firstRow="0" w:lastRow="0" w:firstColumn="0" w:lastColumn="0" w:oddVBand="0" w:evenVBand="0" w:oddHBand="0" w:evenHBand="0" w:firstRowFirstColumn="0" w:firstRowLastColumn="0" w:lastRowFirstColumn="0" w:lastRowLastColumn="0"/>
            </w:pPr>
            <w:r w:rsidRPr="00274FD5">
              <w:t>Index for initialized species</w:t>
            </w:r>
          </w:p>
        </w:tc>
        <w:tc>
          <w:tcPr>
            <w:tcW w:w="1238" w:type="dxa"/>
          </w:tcPr>
          <w:p w14:paraId="71580833" w14:textId="777C21C4" w:rsidR="00C45A52" w:rsidRPr="00274FD5" w:rsidRDefault="00C45A52">
            <w:pPr>
              <w:spacing w:after="0" w:line="240" w:lineRule="auto"/>
              <w:cnfStyle w:val="000000000000" w:firstRow="0" w:lastRow="0" w:firstColumn="0" w:lastColumn="0" w:oddVBand="0" w:evenVBand="0" w:oddHBand="0" w:evenHBand="0" w:firstRowFirstColumn="0" w:firstRowLastColumn="0" w:lastRowFirstColumn="0" w:lastRowLastColumn="0"/>
            </w:pPr>
            <w:r w:rsidRPr="00274FD5">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proofErr w:type="spellStart"/>
            <w:r>
              <w:t>Chem.DilRates</w:t>
            </w:r>
            <w:proofErr w:type="spellEnd"/>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proofErr w:type="spellStart"/>
            <w:r>
              <w:t>Chem.Family</w:t>
            </w:r>
            <w:proofErr w:type="spellEnd"/>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067E8B" w14:paraId="6E0547E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0E03D7B" w14:textId="25A5F450" w:rsidR="00067E8B" w:rsidRDefault="00067E8B" w:rsidP="00EB37D3">
            <w:pPr>
              <w:spacing w:after="0" w:line="240" w:lineRule="auto"/>
            </w:pPr>
            <w:proofErr w:type="spellStart"/>
            <w:r>
              <w:t>Chem.iLF</w:t>
            </w:r>
            <w:proofErr w:type="spellEnd"/>
          </w:p>
        </w:tc>
        <w:tc>
          <w:tcPr>
            <w:tcW w:w="1853" w:type="dxa"/>
          </w:tcPr>
          <w:p w14:paraId="75A3618F" w14:textId="23E05900"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7E2AEE7" w14:textId="58A48863"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imiting reagent” reactions</w:t>
            </w:r>
          </w:p>
        </w:tc>
        <w:tc>
          <w:tcPr>
            <w:tcW w:w="1238" w:type="dxa"/>
          </w:tcPr>
          <w:p w14:paraId="6E5C8272" w14:textId="390B1C7A"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B501FB" w14:paraId="226CBFBB"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CA35D28" w14:textId="77777777" w:rsidR="00B501FB" w:rsidRDefault="00B501FB" w:rsidP="00EB37D3">
            <w:pPr>
              <w:spacing w:after="0" w:line="240" w:lineRule="auto"/>
            </w:pPr>
          </w:p>
        </w:tc>
        <w:tc>
          <w:tcPr>
            <w:tcW w:w="1853" w:type="dxa"/>
          </w:tcPr>
          <w:p w14:paraId="3239A35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683B47D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453F249F"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proofErr w:type="spellStart"/>
      <w:r w:rsidRPr="00A06606">
        <w:rPr>
          <w:vertAlign w:val="superscript"/>
        </w:rPr>
        <w:t>a</w:t>
      </w:r>
      <w:r w:rsidR="00090A06">
        <w:t>nSp</w:t>
      </w:r>
      <w:proofErr w:type="spellEnd"/>
      <w:r w:rsidR="00090A06">
        <w:t xml:space="preserve"> = </w:t>
      </w:r>
      <w:proofErr w:type="gramStart"/>
      <w:r w:rsidR="00090A06">
        <w:t>number  of</w:t>
      </w:r>
      <w:proofErr w:type="gramEnd"/>
      <w:r w:rsidR="00090A06">
        <w:t xml:space="preserve"> species</w:t>
      </w:r>
    </w:p>
    <w:p w14:paraId="10B66187" w14:textId="77777777" w:rsidR="00090A06" w:rsidRDefault="00090A06" w:rsidP="000668E4">
      <w:pPr>
        <w:spacing w:after="0" w:line="240" w:lineRule="auto"/>
      </w:pPr>
      <w:proofErr w:type="spellStart"/>
      <w:r>
        <w:t>nRx</w:t>
      </w:r>
      <w:proofErr w:type="spellEnd"/>
      <w:r>
        <w:t xml:space="preserve"> = number of reactions</w:t>
      </w:r>
    </w:p>
    <w:p w14:paraId="3FC83A34" w14:textId="77777777" w:rsidR="00090A06" w:rsidRDefault="00090A06" w:rsidP="000668E4">
      <w:pPr>
        <w:spacing w:after="0" w:line="240" w:lineRule="auto"/>
      </w:pPr>
      <w:proofErr w:type="spellStart"/>
      <w:r>
        <w:t>nOp</w:t>
      </w:r>
      <w:proofErr w:type="spellEnd"/>
      <w:r>
        <w:t xml:space="preserve"> = number of output points</w:t>
      </w:r>
    </w:p>
    <w:p w14:paraId="7F6DC5A3" w14:textId="77777777" w:rsidR="000668E4" w:rsidRPr="0020641F" w:rsidRDefault="000668E4" w:rsidP="000668E4">
      <w:pPr>
        <w:spacing w:after="0" w:line="240" w:lineRule="auto"/>
      </w:pPr>
      <w:proofErr w:type="spellStart"/>
      <w:r>
        <w:t>nIp</w:t>
      </w:r>
      <w:proofErr w:type="spellEnd"/>
      <w:r>
        <w:t xml:space="preserve"> = number of input constraints</w:t>
      </w:r>
    </w:p>
    <w:p w14:paraId="3143FBDF" w14:textId="77777777" w:rsidR="000F4524" w:rsidRDefault="007463EA">
      <w:pPr>
        <w:spacing w:after="0" w:line="240" w:lineRule="auto"/>
      </w:pPr>
      <w:proofErr w:type="spellStart"/>
      <w:r>
        <w:t>nJ</w:t>
      </w:r>
      <w:proofErr w:type="spellEnd"/>
      <w:r>
        <w:t xml:space="preserve"> = number of J-values</w:t>
      </w:r>
    </w:p>
    <w:p w14:paraId="18226505" w14:textId="77777777" w:rsidR="005C55FD" w:rsidRDefault="000F4524">
      <w:pPr>
        <w:spacing w:after="0" w:line="240" w:lineRule="auto"/>
        <w:rPr>
          <w:rFonts w:ascii="Cambria" w:eastAsia="Times New Roman" w:hAnsi="Cambria"/>
          <w:b/>
          <w:bCs/>
          <w:color w:val="365F91"/>
          <w:sz w:val="28"/>
          <w:szCs w:val="28"/>
        </w:rPr>
      </w:pPr>
      <w:proofErr w:type="spellStart"/>
      <w:r>
        <w:t>nSC</w:t>
      </w:r>
      <w:proofErr w:type="spellEnd"/>
      <w:r>
        <w:t xml:space="preserve"> = number of solar cycle mini-steps (</w:t>
      </w:r>
      <w:proofErr w:type="spellStart"/>
      <w:r>
        <w:t>nIp</w:t>
      </w:r>
      <w:proofErr w:type="spellEnd"/>
      <w:r>
        <w:t>*</w:t>
      </w:r>
      <w:proofErr w:type="spellStart"/>
      <w:r>
        <w:t>SolarParam.nDays</w:t>
      </w:r>
      <w:proofErr w:type="spellEnd"/>
      <w:r>
        <w:t>*</w:t>
      </w:r>
      <w:proofErr w:type="spellStart"/>
      <w:r>
        <w:t>ModelOptions.IntTime</w:t>
      </w:r>
      <w:proofErr w:type="spellEnd"/>
      <w:proofErr w:type="gramStart"/>
      <w:r>
        <w:t>/(</w:t>
      </w:r>
      <w:proofErr w:type="gramEnd"/>
      <w:r>
        <w:t>86400 sec/day))</w:t>
      </w:r>
      <w:r w:rsidR="005C55FD">
        <w:br w:type="page"/>
      </w:r>
    </w:p>
    <w:p w14:paraId="7A8A1D78" w14:textId="77777777" w:rsidR="005C0FC4" w:rsidRPr="00EF285B" w:rsidRDefault="000F6406" w:rsidP="00FA0869">
      <w:pPr>
        <w:pStyle w:val="Heading1"/>
      </w:pPr>
      <w:bookmarkStart w:id="32" w:name="_Toc149907240"/>
      <w:r>
        <w:lastRenderedPageBreak/>
        <w:t>9. TOOLS</w:t>
      </w:r>
      <w:bookmarkEnd w:id="32"/>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proofErr w:type="spellStart"/>
            <w:r>
              <w:t>breakin</w:t>
            </w:r>
            <w:proofErr w:type="spellEnd"/>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proofErr w:type="spellStart"/>
            <w:r w:rsidRPr="00C57ADA">
              <w:rPr>
                <w:b/>
              </w:rPr>
              <w:t>InitConc</w:t>
            </w:r>
            <w:proofErr w:type="spellEnd"/>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proofErr w:type="spellStart"/>
            <w:r>
              <w:t>ConvertHumidity</w:t>
            </w:r>
            <w:proofErr w:type="spellEnd"/>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proofErr w:type="spellStart"/>
            <w:r>
              <w:t>DataCleaner</w:t>
            </w:r>
            <w:proofErr w:type="spellEnd"/>
          </w:p>
        </w:tc>
        <w:tc>
          <w:tcPr>
            <w:tcW w:w="7668" w:type="dxa"/>
            <w:vAlign w:val="center"/>
          </w:tcPr>
          <w:p w14:paraId="400DD77D" w14:textId="3952069C"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 xml:space="preserve">Perform various cleaning operations on a dataset to remove or replace </w:t>
            </w:r>
            <w:proofErr w:type="spellStart"/>
            <w:r>
              <w:t>NaNs</w:t>
            </w:r>
            <w:proofErr w:type="spellEnd"/>
            <w:r>
              <w:t xml:space="preserve"> and negatives. The output dataset should be appropriate for input into a box model.</w:t>
            </w:r>
            <w:r w:rsidR="00200D0E">
              <w:t xml:space="preserve"> Should be used with </w:t>
            </w:r>
            <w:r w:rsidR="009D7D99">
              <w:t>awareness of the</w:t>
            </w:r>
            <w:r w:rsidR="00200D0E">
              <w:t xml:space="preserve"> inherent assumptions in any gap-filling.</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proofErr w:type="spellStart"/>
            <w:r>
              <w:t>ExtractRates</w:t>
            </w:r>
            <w:proofErr w:type="spellEnd"/>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proofErr w:type="spellStart"/>
            <w:r>
              <w:t>ExtractSpecies</w:t>
            </w:r>
            <w:proofErr w:type="spellEnd"/>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3D708E" w14:paraId="3E17CD8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B36B677" w14:textId="78067DCA" w:rsidR="003D708E" w:rsidRPr="00FF48BA" w:rsidRDefault="003D708E" w:rsidP="00DA275B">
            <w:pPr>
              <w:spacing w:after="0"/>
            </w:pPr>
            <w:r w:rsidRPr="00FF48BA">
              <w:t>HYSPLIT2F0AM</w:t>
            </w:r>
          </w:p>
        </w:tc>
        <w:tc>
          <w:tcPr>
            <w:tcW w:w="7668" w:type="dxa"/>
            <w:vAlign w:val="center"/>
          </w:tcPr>
          <w:p w14:paraId="0D02C3A2" w14:textId="756306AC" w:rsidR="003D708E" w:rsidRPr="00FF48BA" w:rsidRDefault="003D708E" w:rsidP="00DA275B">
            <w:pPr>
              <w:spacing w:after="0"/>
              <w:cnfStyle w:val="000000000000" w:firstRow="0" w:lastRow="0" w:firstColumn="0" w:lastColumn="0" w:oddVBand="0" w:evenVBand="0" w:oddHBand="0" w:evenHBand="0" w:firstRowFirstColumn="0" w:firstRowLastColumn="0" w:lastRowFirstColumn="0" w:lastRowLastColumn="0"/>
            </w:pPr>
            <w:r w:rsidRPr="00FF48BA">
              <w:t>Generates Met inputs for F0AM based on output from HYSPLIT trajectories. Meant to be used with the trajectory output files from the “</w:t>
            </w:r>
            <w:proofErr w:type="spellStart"/>
            <w:r w:rsidRPr="00FF48BA">
              <w:t>HYSPLITcontrol</w:t>
            </w:r>
            <w:proofErr w:type="spellEnd"/>
            <w:r w:rsidRPr="00FF48BA">
              <w:t xml:space="preserve">” toolbox, available at </w:t>
            </w:r>
            <w:hyperlink r:id="rId16" w:history="1">
              <w:r w:rsidRPr="00FF48BA">
                <w:rPr>
                  <w:rStyle w:val="Hyperlink"/>
                </w:rPr>
                <w:t>https://github.com/AirChem/HYSPLITcontrol</w:t>
              </w:r>
            </w:hyperlink>
            <w:r w:rsidRPr="00FF48BA">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Pr="00FF48BA" w:rsidRDefault="00DA275B" w:rsidP="00DA275B">
            <w:pPr>
              <w:spacing w:after="0"/>
            </w:pPr>
            <w:proofErr w:type="spellStart"/>
            <w:r w:rsidRPr="00FF48BA">
              <w:t>IndexEQ</w:t>
            </w:r>
            <w:proofErr w:type="spellEnd"/>
          </w:p>
        </w:tc>
        <w:tc>
          <w:tcPr>
            <w:tcW w:w="7668" w:type="dxa"/>
            <w:vAlign w:val="center"/>
          </w:tcPr>
          <w:p w14:paraId="2230E760" w14:textId="77777777" w:rsidR="006074A6" w:rsidRPr="00FF48BA" w:rsidRDefault="00DA275B" w:rsidP="00DA275B">
            <w:pPr>
              <w:spacing w:after="0"/>
              <w:cnfStyle w:val="000000000000" w:firstRow="0" w:lastRow="0" w:firstColumn="0" w:lastColumn="0" w:oddVBand="0" w:evenVBand="0" w:oddHBand="0" w:evenHBand="0" w:firstRowFirstColumn="0" w:firstRowLastColumn="0" w:lastRowFirstColumn="0" w:lastRowLastColumn="0"/>
            </w:pPr>
            <w:r w:rsidRPr="00FF48BA">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Pr="00FF48BA" w:rsidRDefault="00DA275B" w:rsidP="00DA275B">
            <w:pPr>
              <w:spacing w:after="0"/>
            </w:pPr>
            <w:proofErr w:type="spellStart"/>
            <w:r w:rsidRPr="00FF48BA">
              <w:t>IndexNOy</w:t>
            </w:r>
            <w:proofErr w:type="spellEnd"/>
          </w:p>
        </w:tc>
        <w:tc>
          <w:tcPr>
            <w:tcW w:w="7668" w:type="dxa"/>
            <w:vAlign w:val="center"/>
          </w:tcPr>
          <w:p w14:paraId="56452932" w14:textId="77777777" w:rsidR="006074A6" w:rsidRPr="00FF48BA" w:rsidRDefault="00DA275B" w:rsidP="00AB7DE8">
            <w:pPr>
              <w:spacing w:after="0"/>
              <w:cnfStyle w:val="000000000000" w:firstRow="0" w:lastRow="0" w:firstColumn="0" w:lastColumn="0" w:oddVBand="0" w:evenVBand="0" w:oddHBand="0" w:evenHBand="0" w:firstRowFirstColumn="0" w:firstRowLastColumn="0" w:lastRowFirstColumn="0" w:lastRowLastColumn="0"/>
            </w:pPr>
            <w:r w:rsidRPr="00FF48BA">
              <w:t xml:space="preserve">Creates an index for all reactive </w:t>
            </w:r>
            <w:r w:rsidR="00AB7DE8" w:rsidRPr="00FF48BA">
              <w:t>N</w:t>
            </w:r>
            <w:r w:rsidRPr="00FF48BA">
              <w:t xml:space="preserve"> species. M</w:t>
            </w:r>
            <w:r w:rsidR="00D77121" w:rsidRPr="00FF48BA">
              <w:t>eant for MCM</w:t>
            </w:r>
            <w:r w:rsidRPr="00FF48BA">
              <w:t>; not perfect.</w:t>
            </w:r>
          </w:p>
        </w:tc>
      </w:tr>
      <w:tr w:rsidR="00A863FC" w14:paraId="3DD41E6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216B7EB" w14:textId="60492E66" w:rsidR="00A863FC" w:rsidRPr="00FF48BA" w:rsidRDefault="00A863FC" w:rsidP="00DA275B">
            <w:pPr>
              <w:spacing w:after="0"/>
            </w:pPr>
            <w:proofErr w:type="spellStart"/>
            <w:r w:rsidRPr="00FF48BA">
              <w:t>InputReplicate</w:t>
            </w:r>
            <w:proofErr w:type="spellEnd"/>
          </w:p>
        </w:tc>
        <w:tc>
          <w:tcPr>
            <w:tcW w:w="7668" w:type="dxa"/>
            <w:vAlign w:val="center"/>
          </w:tcPr>
          <w:p w14:paraId="2C9A7DAD" w14:textId="342FDAE5" w:rsidR="00A863FC" w:rsidRPr="00FF48BA" w:rsidRDefault="00A863FC" w:rsidP="00A863FC">
            <w:pPr>
              <w:spacing w:after="0"/>
              <w:cnfStyle w:val="000000000000" w:firstRow="0" w:lastRow="0" w:firstColumn="0" w:lastColumn="0" w:oddVBand="0" w:evenVBand="0" w:oddHBand="0" w:evenHBand="0" w:firstRowFirstColumn="0" w:firstRowLastColumn="0" w:lastRowFirstColumn="0" w:lastRowLastColumn="0"/>
            </w:pPr>
            <w:r w:rsidRPr="00FF48BA">
              <w:t>Replicates F0AM inputs (</w:t>
            </w:r>
            <w:proofErr w:type="gramStart"/>
            <w:r w:rsidRPr="00FF48BA">
              <w:t>e.g.</w:t>
            </w:r>
            <w:proofErr w:type="gramEnd"/>
            <w:r w:rsidRPr="00FF48BA">
              <w:t xml:space="preserve"> for spinning up a fully constrained diel cycle)</w:t>
            </w:r>
            <w:r w:rsidR="00732E33" w:rsidRPr="00FF48BA">
              <w:t>.</w:t>
            </w:r>
          </w:p>
        </w:tc>
      </w:tr>
      <w:tr w:rsidR="00A863FC" w14:paraId="3E281D10"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767C4B2" w14:textId="4B054053" w:rsidR="00A863FC" w:rsidRPr="00FF48BA" w:rsidRDefault="00A863FC" w:rsidP="00DA275B">
            <w:pPr>
              <w:spacing w:after="0"/>
            </w:pPr>
            <w:proofErr w:type="spellStart"/>
            <w:r w:rsidRPr="00FF48BA">
              <w:t>InputInterp</w:t>
            </w:r>
            <w:proofErr w:type="spellEnd"/>
          </w:p>
        </w:tc>
        <w:tc>
          <w:tcPr>
            <w:tcW w:w="7668" w:type="dxa"/>
            <w:vAlign w:val="center"/>
          </w:tcPr>
          <w:p w14:paraId="72F1B7E1" w14:textId="7E228404" w:rsidR="00A863FC" w:rsidRPr="00FF48BA" w:rsidRDefault="00A863FC" w:rsidP="00AB7DE8">
            <w:pPr>
              <w:spacing w:after="0"/>
              <w:cnfStyle w:val="000000000000" w:firstRow="0" w:lastRow="0" w:firstColumn="0" w:lastColumn="0" w:oddVBand="0" w:evenVBand="0" w:oddHBand="0" w:evenHBand="0" w:firstRowFirstColumn="0" w:firstRowLastColumn="0" w:lastRowFirstColumn="0" w:lastRowLastColumn="0"/>
            </w:pPr>
            <w:r w:rsidRPr="00FF48BA">
              <w:t>Interpolates F0AM inputs to a finer time basis.</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FF48BA" w14:paraId="4BBF6FE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E29F826" w14:textId="55A13371" w:rsidR="00FF48BA" w:rsidRPr="007D23C1" w:rsidRDefault="00FF48BA" w:rsidP="00DA275B">
            <w:pPr>
              <w:spacing w:after="0"/>
            </w:pPr>
            <w:proofErr w:type="spellStart"/>
            <w:r w:rsidRPr="007D23C1">
              <w:t>MergeRuns</w:t>
            </w:r>
            <w:proofErr w:type="spellEnd"/>
          </w:p>
        </w:tc>
        <w:tc>
          <w:tcPr>
            <w:tcW w:w="7668" w:type="dxa"/>
            <w:vAlign w:val="center"/>
          </w:tcPr>
          <w:p w14:paraId="2B21D399" w14:textId="0B3860F6" w:rsidR="00FF48BA" w:rsidRPr="007D23C1" w:rsidRDefault="00FF48BA" w:rsidP="00AB7DE8">
            <w:pPr>
              <w:spacing w:after="0"/>
              <w:cnfStyle w:val="000000000000" w:firstRow="0" w:lastRow="0" w:firstColumn="0" w:lastColumn="0" w:oddVBand="0" w:evenVBand="0" w:oddHBand="0" w:evenHBand="0" w:firstRowFirstColumn="0" w:firstRowLastColumn="0" w:lastRowFirstColumn="0" w:lastRowLastColumn="0"/>
            </w:pPr>
            <w:r w:rsidRPr="007D23C1">
              <w:t>Combine model output from multiple output structur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proofErr w:type="spellStart"/>
            <w:r>
              <w:t>NumberDensity</w:t>
            </w:r>
            <w:proofErr w:type="spellEnd"/>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proofErr w:type="spellStart"/>
            <w:r>
              <w:t>ReplaceNaN</w:t>
            </w:r>
            <w:proofErr w:type="spellEnd"/>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Replace </w:t>
            </w:r>
            <w:proofErr w:type="spellStart"/>
            <w:r>
              <w:t>NaNs</w:t>
            </w:r>
            <w:proofErr w:type="spellEnd"/>
            <w:r>
              <w:t xml:space="preserve"> in a vector with linear interpolation of nearest non-</w:t>
            </w:r>
            <w:proofErr w:type="spellStart"/>
            <w:r>
              <w:t>NaN</w:t>
            </w:r>
            <w:proofErr w:type="spellEnd"/>
            <w:r>
              <w:t xml:space="preserve">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proofErr w:type="spellStart"/>
            <w:r>
              <w:t>Rparts</w:t>
            </w:r>
            <w:proofErr w:type="spellEnd"/>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 xml:space="preserve">(Met and </w:t>
            </w:r>
            <w:proofErr w:type="spellStart"/>
            <w:r>
              <w:t>InitConc</w:t>
            </w:r>
            <w:proofErr w:type="spellEnd"/>
            <w:r>
              <w:t>)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proofErr w:type="spellStart"/>
            <w:r>
              <w:t>ScaleData</w:t>
            </w:r>
            <w:proofErr w:type="spellEnd"/>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proofErr w:type="spellStart"/>
            <w:r>
              <w:t>SplitRun</w:t>
            </w:r>
            <w:proofErr w:type="spellEnd"/>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9D7D99" w14:paraId="5BE651EC"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2C450D8" w14:textId="4921F0A6" w:rsidR="009D7D99" w:rsidRPr="00E5559B" w:rsidRDefault="009D7D99" w:rsidP="00DA275B">
            <w:pPr>
              <w:rPr>
                <w:highlight w:val="yellow"/>
              </w:rPr>
            </w:pPr>
            <w:proofErr w:type="spellStart"/>
            <w:r w:rsidRPr="00E5559B">
              <w:rPr>
                <w:highlight w:val="yellow"/>
              </w:rPr>
              <w:lastRenderedPageBreak/>
              <w:t>sumRates_NOx</w:t>
            </w:r>
            <w:proofErr w:type="spellEnd"/>
          </w:p>
        </w:tc>
        <w:tc>
          <w:tcPr>
            <w:tcW w:w="7668" w:type="dxa"/>
            <w:vAlign w:val="center"/>
          </w:tcPr>
          <w:p w14:paraId="205E4769" w14:textId="56ADEE8F" w:rsidR="009D7D99" w:rsidRPr="00E5559B" w:rsidRDefault="00516A8C" w:rsidP="00516A8C">
            <w:pPr>
              <w:spacing w:after="0"/>
              <w:cnfStyle w:val="000000000000" w:firstRow="0" w:lastRow="0" w:firstColumn="0" w:lastColumn="0" w:oddVBand="0" w:evenVBand="0" w:oddHBand="0" w:evenHBand="0" w:firstRowFirstColumn="0" w:firstRowLastColumn="0" w:lastRowFirstColumn="0" w:lastRowLastColumn="0"/>
              <w:rPr>
                <w:highlight w:val="yellow"/>
              </w:rPr>
            </w:pPr>
            <w:r w:rsidRPr="00E5559B">
              <w:rPr>
                <w:highlight w:val="yellow"/>
              </w:rPr>
              <w:t>Calculates net rates of production and loss for the NOx family</w:t>
            </w:r>
            <w:r w:rsidRPr="00E5559B">
              <w:rPr>
                <w:highlight w:val="yellow"/>
              </w:rPr>
              <w:t>. Designed for MCM</w:t>
            </w:r>
            <w:r w:rsidRPr="00E5559B">
              <w:rPr>
                <w:highlight w:val="yellow"/>
              </w:rPr>
              <w:t>.</w:t>
            </w:r>
          </w:p>
        </w:tc>
      </w:tr>
      <w:tr w:rsidR="009D7D99" w14:paraId="05D7D48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6733922" w14:textId="22509CFE" w:rsidR="009D7D99" w:rsidRPr="00E5559B" w:rsidRDefault="009D7D99" w:rsidP="00DA275B">
            <w:pPr>
              <w:rPr>
                <w:highlight w:val="yellow"/>
              </w:rPr>
            </w:pPr>
            <w:proofErr w:type="spellStart"/>
            <w:r w:rsidRPr="00E5559B">
              <w:rPr>
                <w:highlight w:val="yellow"/>
              </w:rPr>
              <w:t>sumRates_ROx</w:t>
            </w:r>
            <w:proofErr w:type="spellEnd"/>
          </w:p>
        </w:tc>
        <w:tc>
          <w:tcPr>
            <w:tcW w:w="7668" w:type="dxa"/>
            <w:vAlign w:val="center"/>
          </w:tcPr>
          <w:p w14:paraId="4D63B9B3" w14:textId="1AE79194" w:rsidR="009D7D99" w:rsidRPr="00E5559B" w:rsidRDefault="00516A8C" w:rsidP="00C43F6A">
            <w:pPr>
              <w:spacing w:after="0"/>
              <w:cnfStyle w:val="000000000000" w:firstRow="0" w:lastRow="0" w:firstColumn="0" w:lastColumn="0" w:oddVBand="0" w:evenVBand="0" w:oddHBand="0" w:evenHBand="0" w:firstRowFirstColumn="0" w:firstRowLastColumn="0" w:lastRowFirstColumn="0" w:lastRowLastColumn="0"/>
              <w:rPr>
                <w:highlight w:val="yellow"/>
              </w:rPr>
            </w:pPr>
            <w:r w:rsidRPr="00E5559B">
              <w:rPr>
                <w:highlight w:val="yellow"/>
              </w:rPr>
              <w:t xml:space="preserve">Calculates net rates of production and loss for the </w:t>
            </w:r>
            <w:proofErr w:type="spellStart"/>
            <w:r w:rsidRPr="00E5559B">
              <w:rPr>
                <w:highlight w:val="yellow"/>
              </w:rPr>
              <w:t>ROx</w:t>
            </w:r>
            <w:proofErr w:type="spellEnd"/>
            <w:r w:rsidRPr="00E5559B">
              <w:rPr>
                <w:highlight w:val="yellow"/>
              </w:rPr>
              <w:t xml:space="preserve"> family</w:t>
            </w:r>
            <w:r w:rsidRPr="00E5559B">
              <w:rPr>
                <w:highlight w:val="yellow"/>
              </w:rPr>
              <w:t>. Designed for MCM.</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proofErr w:type="spellStart"/>
            <w:r>
              <w:t>sun_position</w:t>
            </w:r>
            <w:proofErr w:type="spellEnd"/>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proofErr w:type="spellStart"/>
            <w:r>
              <w:rPr>
                <w:b/>
              </w:rPr>
              <w:t>SearchSMILES</w:t>
            </w:r>
            <w:proofErr w:type="spellEnd"/>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3" w:name="_Toc149907241"/>
      <w:r>
        <w:lastRenderedPageBreak/>
        <w:t>10. PLOTS</w:t>
      </w:r>
      <w:bookmarkEnd w:id="33"/>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proofErr w:type="spellStart"/>
            <w:r>
              <w:t>PlotConc</w:t>
            </w:r>
            <w:proofErr w:type="spellEnd"/>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w:t>
            </w:r>
            <w:proofErr w:type="gramStart"/>
            <w:r>
              <w:t>e.g.</w:t>
            </w:r>
            <w:proofErr w:type="gramEnd"/>
            <w:r>
              <w:t xml:space="preserve">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proofErr w:type="spellStart"/>
            <w:r>
              <w:t>PlotConcGroup</w:t>
            </w:r>
            <w:proofErr w:type="spellEnd"/>
          </w:p>
        </w:tc>
        <w:tc>
          <w:tcPr>
            <w:tcW w:w="7668" w:type="dxa"/>
            <w:vAlign w:val="center"/>
          </w:tcPr>
          <w:p w14:paraId="0C6EEE80" w14:textId="03A5F33E" w:rsidR="00FA7396" w:rsidRDefault="00FA7396" w:rsidP="00FF48BA">
            <w:pPr>
              <w:spacing w:after="0"/>
              <w:cnfStyle w:val="000000000000" w:firstRow="0" w:lastRow="0" w:firstColumn="0" w:lastColumn="0" w:oddVBand="0" w:evenVBand="0" w:oddHBand="0" w:evenHBand="0" w:firstRowFirstColumn="0" w:firstRowLastColumn="0" w:lastRowFirstColumn="0" w:lastRowLastColumn="0"/>
            </w:pPr>
            <w:r>
              <w:t xml:space="preserve">Plots time series of a group of species. Useful for, e.g., looking at the distribution of RO2 or </w:t>
            </w:r>
            <w:proofErr w:type="spellStart"/>
            <w:r>
              <w:t>NOy</w:t>
            </w:r>
            <w:proofErr w:type="spellEnd"/>
            <w:r>
              <w:t>.</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proofErr w:type="spellStart"/>
            <w:r>
              <w:t>PlotRates</w:t>
            </w:r>
            <w:proofErr w:type="spellEnd"/>
          </w:p>
        </w:tc>
        <w:tc>
          <w:tcPr>
            <w:tcW w:w="7668" w:type="dxa"/>
            <w:vAlign w:val="center"/>
          </w:tcPr>
          <w:p w14:paraId="56D377FA" w14:textId="5783AA05" w:rsidR="00FA7396" w:rsidRDefault="00FA7396" w:rsidP="00FF48BA">
            <w:pPr>
              <w:spacing w:after="0"/>
              <w:cnfStyle w:val="000000000000" w:firstRow="0" w:lastRow="0" w:firstColumn="0" w:lastColumn="0" w:oddVBand="0" w:evenVBand="0" w:oddHBand="0" w:evenHBand="0" w:firstRowFirstColumn="0" w:firstRowLastColumn="0" w:lastRowFirstColumn="0" w:lastRowLastColumn="0"/>
            </w:pPr>
            <w:r>
              <w:t>Plots time series of production and loss rates for a single species</w:t>
            </w:r>
            <w:r w:rsidR="00FF48BA">
              <w:t xml:space="preserve"> </w:t>
            </w:r>
            <w:r w:rsidR="00FF48BA" w:rsidRPr="007D23C1">
              <w:t>or a family of species</w:t>
            </w:r>
            <w:r w:rsidRPr="007D23C1">
              <w:t>.</w:t>
            </w:r>
            <w:r>
              <w:t xml:space="preserve">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proofErr w:type="spellStart"/>
            <w:r>
              <w:t>PlotRatesAvg</w:t>
            </w:r>
            <w:proofErr w:type="spellEnd"/>
          </w:p>
        </w:tc>
        <w:tc>
          <w:tcPr>
            <w:tcW w:w="7668" w:type="dxa"/>
            <w:vAlign w:val="center"/>
          </w:tcPr>
          <w:p w14:paraId="0A38A379" w14:textId="66B3FC5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w:t>
            </w:r>
            <w:r w:rsidR="00FF48BA">
              <w:t xml:space="preserve"> </w:t>
            </w:r>
            <w:r w:rsidR="00FF48BA" w:rsidRPr="007D23C1">
              <w:t>for a single species</w:t>
            </w:r>
            <w:r>
              <w:t xml:space="preserve"> averaged over some subset of outputs.</w:t>
            </w:r>
          </w:p>
        </w:tc>
      </w:tr>
      <w:tr w:rsidR="00DB377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DB3776" w:rsidRDefault="00DB3776" w:rsidP="00DB3776">
            <w:pPr>
              <w:spacing w:after="0"/>
            </w:pPr>
            <w:proofErr w:type="spellStart"/>
            <w:r>
              <w:t>PlotReactivity</w:t>
            </w:r>
            <w:proofErr w:type="spellEnd"/>
          </w:p>
        </w:tc>
        <w:tc>
          <w:tcPr>
            <w:tcW w:w="7668" w:type="dxa"/>
            <w:vAlign w:val="center"/>
          </w:tcPr>
          <w:p w14:paraId="12CF3F84"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DB3776"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DB3776" w:rsidRDefault="00DB3776" w:rsidP="00DB3776">
            <w:pPr>
              <w:spacing w:after="0"/>
            </w:pPr>
            <w:proofErr w:type="spellStart"/>
            <w:r>
              <w:t>PlotYield</w:t>
            </w:r>
            <w:proofErr w:type="spellEnd"/>
          </w:p>
        </w:tc>
        <w:tc>
          <w:tcPr>
            <w:tcW w:w="7668" w:type="dxa"/>
            <w:vAlign w:val="center"/>
          </w:tcPr>
          <w:p w14:paraId="2BCFB8A1"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DB377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DB3776" w:rsidRDefault="00DB3776" w:rsidP="00DB3776">
            <w:pPr>
              <w:spacing w:after="0"/>
            </w:pPr>
            <w:proofErr w:type="spellStart"/>
            <w:r>
              <w:t>purtyPlot</w:t>
            </w:r>
            <w:proofErr w:type="spellEnd"/>
          </w:p>
        </w:tc>
        <w:tc>
          <w:tcPr>
            <w:tcW w:w="7668" w:type="dxa"/>
            <w:vAlign w:val="center"/>
          </w:tcPr>
          <w:p w14:paraId="4C1D56A5"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DB3776"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DB3776" w:rsidRDefault="00DB3776" w:rsidP="00DB3776">
            <w:pPr>
              <w:spacing w:after="0"/>
            </w:pPr>
            <w:proofErr w:type="spellStart"/>
            <w:r>
              <w:t>fillcolors.mat</w:t>
            </w:r>
            <w:proofErr w:type="spellEnd"/>
          </w:p>
        </w:tc>
        <w:tc>
          <w:tcPr>
            <w:tcW w:w="7668" w:type="dxa"/>
            <w:vAlign w:val="center"/>
          </w:tcPr>
          <w:p w14:paraId="549D22C7"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w:t>
      </w:r>
      <w:proofErr w:type="gramStart"/>
      <w:r>
        <w:t>depends</w:t>
      </w:r>
      <w:proofErr w:type="gramEnd"/>
      <w:r>
        <w:t xml:space="preserve">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proofErr w:type="spellStart"/>
      <w:proofErr w:type="gramStart"/>
      <w:r>
        <w:t>PlotFun</w:t>
      </w:r>
      <w:proofErr w:type="spellEnd"/>
      <w:r>
        <w:t>(</w:t>
      </w:r>
      <w:proofErr w:type="gramEnd"/>
      <w:r>
        <w:t>...,'</w:t>
      </w:r>
      <w:proofErr w:type="spellStart"/>
      <w:r>
        <w:t>ptype</w:t>
      </w:r>
      <w:proofErr w:type="spellEnd"/>
      <w:r>
        <w:t xml:space="preserve">',value): Indicates type of plot. Values vary depending on </w:t>
      </w:r>
      <w:proofErr w:type="gramStart"/>
      <w:r>
        <w:t>function</w:t>
      </w:r>
      <w:proofErr w:type="gramEnd"/>
      <w:r>
        <w:t>.</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proofErr w:type="spellStart"/>
      <w:proofErr w:type="gramStart"/>
      <w:r>
        <w:t>PlotFun</w:t>
      </w:r>
      <w:proofErr w:type="spellEnd"/>
      <w:r>
        <w:t>(</w:t>
      </w:r>
      <w:proofErr w:type="gramEnd"/>
      <w:r>
        <w:t>...,'</w:t>
      </w:r>
      <w:proofErr w:type="spellStart"/>
      <w:r>
        <w:t>unit',value</w:t>
      </w:r>
      <w:proofErr w:type="spellEnd"/>
      <w:r>
        <w:t xml:space="preserv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proofErr w:type="spellStart"/>
      <w:proofErr w:type="gramStart"/>
      <w:r>
        <w:t>PlotFun</w:t>
      </w:r>
      <w:proofErr w:type="spellEnd"/>
      <w:r w:rsidR="00FA7396">
        <w:t>(</w:t>
      </w:r>
      <w:proofErr w:type="gramEnd"/>
      <w:r w:rsidR="00FA7396">
        <w:t>...,'</w:t>
      </w:r>
      <w:proofErr w:type="spellStart"/>
      <w:r w:rsidR="00FA7396">
        <w:t>scale',value</w:t>
      </w:r>
      <w:proofErr w:type="spellEnd"/>
      <w:r w:rsidR="00FA7396">
        <w:t>)</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4" w:name="_Toc149907242"/>
      <w:r>
        <w:lastRenderedPageBreak/>
        <w:t>REFERENCES</w:t>
      </w:r>
      <w:bookmarkEnd w:id="34"/>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9D632" w14:textId="77777777" w:rsidR="00D14D51" w:rsidRDefault="00D14D51" w:rsidP="007A5164">
      <w:pPr>
        <w:spacing w:after="0" w:line="240" w:lineRule="auto"/>
      </w:pPr>
      <w:r>
        <w:separator/>
      </w:r>
    </w:p>
  </w:endnote>
  <w:endnote w:type="continuationSeparator" w:id="0">
    <w:p w14:paraId="46871E62" w14:textId="77777777" w:rsidR="00D14D51" w:rsidRDefault="00D14D51"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altName w:val="Yu Gothic"/>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1A510" w14:textId="62C71E49" w:rsidR="00C224B4" w:rsidRDefault="00C224B4">
    <w:pPr>
      <w:pStyle w:val="Footer"/>
      <w:jc w:val="center"/>
    </w:pPr>
    <w:r>
      <w:fldChar w:fldCharType="begin"/>
    </w:r>
    <w:r>
      <w:instrText xml:space="preserve"> PAGE   \* MERGEFORMAT </w:instrText>
    </w:r>
    <w:r>
      <w:fldChar w:fldCharType="separate"/>
    </w:r>
    <w:r w:rsidR="00976031">
      <w:rPr>
        <w:noProof/>
      </w:rPr>
      <w:t>1</w:t>
    </w:r>
    <w:r>
      <w:rPr>
        <w:noProof/>
      </w:rPr>
      <w:fldChar w:fldCharType="end"/>
    </w:r>
  </w:p>
  <w:p w14:paraId="4A760D96" w14:textId="77777777" w:rsidR="00C224B4" w:rsidRDefault="00C224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73E35" w14:textId="77777777" w:rsidR="00D14D51" w:rsidRDefault="00D14D51" w:rsidP="007A5164">
      <w:pPr>
        <w:spacing w:after="0" w:line="240" w:lineRule="auto"/>
      </w:pPr>
      <w:r>
        <w:separator/>
      </w:r>
    </w:p>
  </w:footnote>
  <w:footnote w:type="continuationSeparator" w:id="0">
    <w:p w14:paraId="43DD7E3F" w14:textId="77777777" w:rsidR="00D14D51" w:rsidRDefault="00D14D51"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AE2A67"/>
    <w:multiLevelType w:val="hybridMultilevel"/>
    <w:tmpl w:val="C6985A58"/>
    <w:lvl w:ilvl="0" w:tplc="70305B84">
      <w:start w:val="1"/>
      <w:numFmt w:val="decimal"/>
      <w:lvlText w:val="%1."/>
      <w:lvlJc w:val="left"/>
      <w:pPr>
        <w:tabs>
          <w:tab w:val="num" w:pos="720"/>
        </w:tabs>
        <w:ind w:left="720" w:hanging="360"/>
      </w:pPr>
    </w:lvl>
    <w:lvl w:ilvl="1" w:tplc="6018FA58" w:tentative="1">
      <w:start w:val="1"/>
      <w:numFmt w:val="decimal"/>
      <w:lvlText w:val="%2."/>
      <w:lvlJc w:val="left"/>
      <w:pPr>
        <w:tabs>
          <w:tab w:val="num" w:pos="1440"/>
        </w:tabs>
        <w:ind w:left="1440" w:hanging="360"/>
      </w:pPr>
    </w:lvl>
    <w:lvl w:ilvl="2" w:tplc="AFB689F0" w:tentative="1">
      <w:start w:val="1"/>
      <w:numFmt w:val="decimal"/>
      <w:lvlText w:val="%3."/>
      <w:lvlJc w:val="left"/>
      <w:pPr>
        <w:tabs>
          <w:tab w:val="num" w:pos="2160"/>
        </w:tabs>
        <w:ind w:left="2160" w:hanging="360"/>
      </w:pPr>
    </w:lvl>
    <w:lvl w:ilvl="3" w:tplc="3BF45DBC" w:tentative="1">
      <w:start w:val="1"/>
      <w:numFmt w:val="decimal"/>
      <w:lvlText w:val="%4."/>
      <w:lvlJc w:val="left"/>
      <w:pPr>
        <w:tabs>
          <w:tab w:val="num" w:pos="2880"/>
        </w:tabs>
        <w:ind w:left="2880" w:hanging="360"/>
      </w:pPr>
    </w:lvl>
    <w:lvl w:ilvl="4" w:tplc="4C42EFE2" w:tentative="1">
      <w:start w:val="1"/>
      <w:numFmt w:val="decimal"/>
      <w:lvlText w:val="%5."/>
      <w:lvlJc w:val="left"/>
      <w:pPr>
        <w:tabs>
          <w:tab w:val="num" w:pos="3600"/>
        </w:tabs>
        <w:ind w:left="3600" w:hanging="360"/>
      </w:pPr>
    </w:lvl>
    <w:lvl w:ilvl="5" w:tplc="65DE81FC" w:tentative="1">
      <w:start w:val="1"/>
      <w:numFmt w:val="decimal"/>
      <w:lvlText w:val="%6."/>
      <w:lvlJc w:val="left"/>
      <w:pPr>
        <w:tabs>
          <w:tab w:val="num" w:pos="4320"/>
        </w:tabs>
        <w:ind w:left="4320" w:hanging="360"/>
      </w:pPr>
    </w:lvl>
    <w:lvl w:ilvl="6" w:tplc="0F267258" w:tentative="1">
      <w:start w:val="1"/>
      <w:numFmt w:val="decimal"/>
      <w:lvlText w:val="%7."/>
      <w:lvlJc w:val="left"/>
      <w:pPr>
        <w:tabs>
          <w:tab w:val="num" w:pos="5040"/>
        </w:tabs>
        <w:ind w:left="5040" w:hanging="360"/>
      </w:pPr>
    </w:lvl>
    <w:lvl w:ilvl="7" w:tplc="0E66B992" w:tentative="1">
      <w:start w:val="1"/>
      <w:numFmt w:val="decimal"/>
      <w:lvlText w:val="%8."/>
      <w:lvlJc w:val="left"/>
      <w:pPr>
        <w:tabs>
          <w:tab w:val="num" w:pos="5760"/>
        </w:tabs>
        <w:ind w:left="5760" w:hanging="360"/>
      </w:pPr>
    </w:lvl>
    <w:lvl w:ilvl="8" w:tplc="CCDED82C" w:tentative="1">
      <w:start w:val="1"/>
      <w:numFmt w:val="decimal"/>
      <w:lvlText w:val="%9."/>
      <w:lvlJc w:val="left"/>
      <w:pPr>
        <w:tabs>
          <w:tab w:val="num" w:pos="6480"/>
        </w:tabs>
        <w:ind w:left="6480" w:hanging="360"/>
      </w:pPr>
    </w:lvl>
  </w:abstractNum>
  <w:abstractNum w:abstractNumId="8" w15:restartNumberingAfterBreak="0">
    <w:nsid w:val="467B12ED"/>
    <w:multiLevelType w:val="hybridMultilevel"/>
    <w:tmpl w:val="63A4091E"/>
    <w:lvl w:ilvl="0" w:tplc="355A3E86">
      <w:start w:val="7"/>
      <w:numFmt w:val="decimal"/>
      <w:lvlText w:val="%1."/>
      <w:lvlJc w:val="left"/>
      <w:pPr>
        <w:tabs>
          <w:tab w:val="num" w:pos="720"/>
        </w:tabs>
        <w:ind w:left="720" w:hanging="360"/>
      </w:pPr>
    </w:lvl>
    <w:lvl w:ilvl="1" w:tplc="0DCCCBA0" w:tentative="1">
      <w:start w:val="1"/>
      <w:numFmt w:val="decimal"/>
      <w:lvlText w:val="%2."/>
      <w:lvlJc w:val="left"/>
      <w:pPr>
        <w:tabs>
          <w:tab w:val="num" w:pos="1440"/>
        </w:tabs>
        <w:ind w:left="1440" w:hanging="360"/>
      </w:pPr>
    </w:lvl>
    <w:lvl w:ilvl="2" w:tplc="357403A4" w:tentative="1">
      <w:start w:val="1"/>
      <w:numFmt w:val="decimal"/>
      <w:lvlText w:val="%3."/>
      <w:lvlJc w:val="left"/>
      <w:pPr>
        <w:tabs>
          <w:tab w:val="num" w:pos="2160"/>
        </w:tabs>
        <w:ind w:left="2160" w:hanging="360"/>
      </w:pPr>
    </w:lvl>
    <w:lvl w:ilvl="3" w:tplc="02386824" w:tentative="1">
      <w:start w:val="1"/>
      <w:numFmt w:val="decimal"/>
      <w:lvlText w:val="%4."/>
      <w:lvlJc w:val="left"/>
      <w:pPr>
        <w:tabs>
          <w:tab w:val="num" w:pos="2880"/>
        </w:tabs>
        <w:ind w:left="2880" w:hanging="360"/>
      </w:pPr>
    </w:lvl>
    <w:lvl w:ilvl="4" w:tplc="ADBC81B2" w:tentative="1">
      <w:start w:val="1"/>
      <w:numFmt w:val="decimal"/>
      <w:lvlText w:val="%5."/>
      <w:lvlJc w:val="left"/>
      <w:pPr>
        <w:tabs>
          <w:tab w:val="num" w:pos="3600"/>
        </w:tabs>
        <w:ind w:left="3600" w:hanging="360"/>
      </w:pPr>
    </w:lvl>
    <w:lvl w:ilvl="5" w:tplc="E6C4A32E" w:tentative="1">
      <w:start w:val="1"/>
      <w:numFmt w:val="decimal"/>
      <w:lvlText w:val="%6."/>
      <w:lvlJc w:val="left"/>
      <w:pPr>
        <w:tabs>
          <w:tab w:val="num" w:pos="4320"/>
        </w:tabs>
        <w:ind w:left="4320" w:hanging="360"/>
      </w:pPr>
    </w:lvl>
    <w:lvl w:ilvl="6" w:tplc="C07A8D9E" w:tentative="1">
      <w:start w:val="1"/>
      <w:numFmt w:val="decimal"/>
      <w:lvlText w:val="%7."/>
      <w:lvlJc w:val="left"/>
      <w:pPr>
        <w:tabs>
          <w:tab w:val="num" w:pos="5040"/>
        </w:tabs>
        <w:ind w:left="5040" w:hanging="360"/>
      </w:pPr>
    </w:lvl>
    <w:lvl w:ilvl="7" w:tplc="4B1C0912" w:tentative="1">
      <w:start w:val="1"/>
      <w:numFmt w:val="decimal"/>
      <w:lvlText w:val="%8."/>
      <w:lvlJc w:val="left"/>
      <w:pPr>
        <w:tabs>
          <w:tab w:val="num" w:pos="5760"/>
        </w:tabs>
        <w:ind w:left="5760" w:hanging="360"/>
      </w:pPr>
    </w:lvl>
    <w:lvl w:ilvl="8" w:tplc="4A64543C" w:tentative="1">
      <w:start w:val="1"/>
      <w:numFmt w:val="decimal"/>
      <w:lvlText w:val="%9."/>
      <w:lvlJc w:val="left"/>
      <w:pPr>
        <w:tabs>
          <w:tab w:val="num" w:pos="6480"/>
        </w:tabs>
        <w:ind w:left="6480" w:hanging="360"/>
      </w:pPr>
    </w:lvl>
  </w:abstractNum>
  <w:abstractNum w:abstractNumId="9" w15:restartNumberingAfterBreak="0">
    <w:nsid w:val="498708E1"/>
    <w:multiLevelType w:val="hybridMultilevel"/>
    <w:tmpl w:val="AB9E68E4"/>
    <w:lvl w:ilvl="0" w:tplc="7C9278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2"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4"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7" w15:restartNumberingAfterBreak="0">
    <w:nsid w:val="5DD86F94"/>
    <w:multiLevelType w:val="hybridMultilevel"/>
    <w:tmpl w:val="9FA4BFDA"/>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21"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16cid:durableId="1766683435">
    <w:abstractNumId w:val="21"/>
  </w:num>
  <w:num w:numId="2" w16cid:durableId="476799705">
    <w:abstractNumId w:val="20"/>
  </w:num>
  <w:num w:numId="3" w16cid:durableId="466624414">
    <w:abstractNumId w:val="12"/>
  </w:num>
  <w:num w:numId="4" w16cid:durableId="1419592287">
    <w:abstractNumId w:val="3"/>
  </w:num>
  <w:num w:numId="5" w16cid:durableId="393436883">
    <w:abstractNumId w:val="2"/>
  </w:num>
  <w:num w:numId="6" w16cid:durableId="1589803302">
    <w:abstractNumId w:val="15"/>
  </w:num>
  <w:num w:numId="7" w16cid:durableId="585459055">
    <w:abstractNumId w:val="6"/>
  </w:num>
  <w:num w:numId="8" w16cid:durableId="1683586857">
    <w:abstractNumId w:val="18"/>
  </w:num>
  <w:num w:numId="9" w16cid:durableId="2096776601">
    <w:abstractNumId w:val="22"/>
  </w:num>
  <w:num w:numId="10" w16cid:durableId="1103106834">
    <w:abstractNumId w:val="4"/>
  </w:num>
  <w:num w:numId="11" w16cid:durableId="391731854">
    <w:abstractNumId w:val="19"/>
  </w:num>
  <w:num w:numId="12" w16cid:durableId="1187523517">
    <w:abstractNumId w:val="1"/>
  </w:num>
  <w:num w:numId="13" w16cid:durableId="808090332">
    <w:abstractNumId w:val="13"/>
  </w:num>
  <w:num w:numId="14" w16cid:durableId="288709160">
    <w:abstractNumId w:val="11"/>
  </w:num>
  <w:num w:numId="15" w16cid:durableId="1726106607">
    <w:abstractNumId w:val="10"/>
  </w:num>
  <w:num w:numId="16" w16cid:durableId="603730238">
    <w:abstractNumId w:val="5"/>
  </w:num>
  <w:num w:numId="17" w16cid:durableId="1417701454">
    <w:abstractNumId w:val="16"/>
  </w:num>
  <w:num w:numId="18" w16cid:durableId="1174225418">
    <w:abstractNumId w:val="0"/>
  </w:num>
  <w:num w:numId="19" w16cid:durableId="1590698442">
    <w:abstractNumId w:val="14"/>
  </w:num>
  <w:num w:numId="20" w16cid:durableId="1067072689">
    <w:abstractNumId w:val="9"/>
  </w:num>
  <w:num w:numId="21" w16cid:durableId="166674485">
    <w:abstractNumId w:val="17"/>
  </w:num>
  <w:num w:numId="22" w16cid:durableId="1579750573">
    <w:abstractNumId w:val="7"/>
  </w:num>
  <w:num w:numId="23" w16cid:durableId="18738791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17BEF"/>
    <w:rsid w:val="00026404"/>
    <w:rsid w:val="000277EB"/>
    <w:rsid w:val="0003686D"/>
    <w:rsid w:val="00042012"/>
    <w:rsid w:val="00050757"/>
    <w:rsid w:val="0005148D"/>
    <w:rsid w:val="00053FA5"/>
    <w:rsid w:val="0005408C"/>
    <w:rsid w:val="000647ED"/>
    <w:rsid w:val="000661D8"/>
    <w:rsid w:val="000668E4"/>
    <w:rsid w:val="00067448"/>
    <w:rsid w:val="00067E8B"/>
    <w:rsid w:val="00071950"/>
    <w:rsid w:val="000741B5"/>
    <w:rsid w:val="000762AF"/>
    <w:rsid w:val="00077F5B"/>
    <w:rsid w:val="0008060D"/>
    <w:rsid w:val="00080919"/>
    <w:rsid w:val="000816DB"/>
    <w:rsid w:val="00081E4D"/>
    <w:rsid w:val="00084B8C"/>
    <w:rsid w:val="00085C3F"/>
    <w:rsid w:val="00086D5C"/>
    <w:rsid w:val="00090A06"/>
    <w:rsid w:val="00091CD1"/>
    <w:rsid w:val="000967E7"/>
    <w:rsid w:val="000A0BE8"/>
    <w:rsid w:val="000A1E1B"/>
    <w:rsid w:val="000A6B08"/>
    <w:rsid w:val="000A7219"/>
    <w:rsid w:val="000C3817"/>
    <w:rsid w:val="000C7EE1"/>
    <w:rsid w:val="000D3E43"/>
    <w:rsid w:val="000E080C"/>
    <w:rsid w:val="000E7976"/>
    <w:rsid w:val="000F0343"/>
    <w:rsid w:val="000F1121"/>
    <w:rsid w:val="000F1B88"/>
    <w:rsid w:val="000F1FDB"/>
    <w:rsid w:val="000F4524"/>
    <w:rsid w:val="000F4582"/>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38F"/>
    <w:rsid w:val="00183736"/>
    <w:rsid w:val="00183F2C"/>
    <w:rsid w:val="001863E7"/>
    <w:rsid w:val="0018798D"/>
    <w:rsid w:val="00187DC9"/>
    <w:rsid w:val="00190E45"/>
    <w:rsid w:val="00195E26"/>
    <w:rsid w:val="001A0E09"/>
    <w:rsid w:val="001A1C01"/>
    <w:rsid w:val="001A2A38"/>
    <w:rsid w:val="001A4937"/>
    <w:rsid w:val="001A72DF"/>
    <w:rsid w:val="001B06D1"/>
    <w:rsid w:val="001B1DED"/>
    <w:rsid w:val="001B45C9"/>
    <w:rsid w:val="001B720D"/>
    <w:rsid w:val="001B7608"/>
    <w:rsid w:val="001C3026"/>
    <w:rsid w:val="001C3B45"/>
    <w:rsid w:val="001E061C"/>
    <w:rsid w:val="001F0179"/>
    <w:rsid w:val="001F3BF5"/>
    <w:rsid w:val="002002A2"/>
    <w:rsid w:val="00200D0E"/>
    <w:rsid w:val="002016DC"/>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74FD5"/>
    <w:rsid w:val="00282ABA"/>
    <w:rsid w:val="00284175"/>
    <w:rsid w:val="00285E56"/>
    <w:rsid w:val="00287130"/>
    <w:rsid w:val="00287668"/>
    <w:rsid w:val="00292D56"/>
    <w:rsid w:val="002A26CA"/>
    <w:rsid w:val="002A2794"/>
    <w:rsid w:val="002A3D8E"/>
    <w:rsid w:val="002A4DC8"/>
    <w:rsid w:val="002A684F"/>
    <w:rsid w:val="002B0A0D"/>
    <w:rsid w:val="002B59F1"/>
    <w:rsid w:val="002C1DD6"/>
    <w:rsid w:val="002D0C80"/>
    <w:rsid w:val="002D1B59"/>
    <w:rsid w:val="002D1C47"/>
    <w:rsid w:val="002E323F"/>
    <w:rsid w:val="002E4E83"/>
    <w:rsid w:val="002F0132"/>
    <w:rsid w:val="002F01C8"/>
    <w:rsid w:val="002F664D"/>
    <w:rsid w:val="00301E0B"/>
    <w:rsid w:val="00306B63"/>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86414"/>
    <w:rsid w:val="00390514"/>
    <w:rsid w:val="0039068C"/>
    <w:rsid w:val="003B10FC"/>
    <w:rsid w:val="003B270F"/>
    <w:rsid w:val="003B36F7"/>
    <w:rsid w:val="003B7823"/>
    <w:rsid w:val="003C0857"/>
    <w:rsid w:val="003C18B6"/>
    <w:rsid w:val="003D3014"/>
    <w:rsid w:val="003D39C9"/>
    <w:rsid w:val="003D5830"/>
    <w:rsid w:val="003D6F3D"/>
    <w:rsid w:val="003D708E"/>
    <w:rsid w:val="003E09C9"/>
    <w:rsid w:val="003E47FB"/>
    <w:rsid w:val="003E78C3"/>
    <w:rsid w:val="003F3750"/>
    <w:rsid w:val="003F39C0"/>
    <w:rsid w:val="003F4705"/>
    <w:rsid w:val="003F4732"/>
    <w:rsid w:val="003F48BB"/>
    <w:rsid w:val="004013F6"/>
    <w:rsid w:val="0040167F"/>
    <w:rsid w:val="004046CD"/>
    <w:rsid w:val="00406A85"/>
    <w:rsid w:val="004072AB"/>
    <w:rsid w:val="00410F88"/>
    <w:rsid w:val="00412BC2"/>
    <w:rsid w:val="00417D49"/>
    <w:rsid w:val="0042523B"/>
    <w:rsid w:val="00425F72"/>
    <w:rsid w:val="0043531B"/>
    <w:rsid w:val="004432AC"/>
    <w:rsid w:val="0045116F"/>
    <w:rsid w:val="00455467"/>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A9C"/>
    <w:rsid w:val="004D1B10"/>
    <w:rsid w:val="004D55E5"/>
    <w:rsid w:val="004D74BB"/>
    <w:rsid w:val="004E0B80"/>
    <w:rsid w:val="004E2CF4"/>
    <w:rsid w:val="004E2DBB"/>
    <w:rsid w:val="004E4739"/>
    <w:rsid w:val="004E58B8"/>
    <w:rsid w:val="004F2667"/>
    <w:rsid w:val="004F2D09"/>
    <w:rsid w:val="004F3630"/>
    <w:rsid w:val="00501815"/>
    <w:rsid w:val="0050587B"/>
    <w:rsid w:val="00505F6C"/>
    <w:rsid w:val="00506C66"/>
    <w:rsid w:val="00507D40"/>
    <w:rsid w:val="00510000"/>
    <w:rsid w:val="0051151F"/>
    <w:rsid w:val="00512761"/>
    <w:rsid w:val="00516A8C"/>
    <w:rsid w:val="00521AFF"/>
    <w:rsid w:val="005269A5"/>
    <w:rsid w:val="005300A5"/>
    <w:rsid w:val="005306C1"/>
    <w:rsid w:val="00532197"/>
    <w:rsid w:val="00535D6D"/>
    <w:rsid w:val="005370C3"/>
    <w:rsid w:val="00542670"/>
    <w:rsid w:val="005427B5"/>
    <w:rsid w:val="00546910"/>
    <w:rsid w:val="0055267F"/>
    <w:rsid w:val="00554585"/>
    <w:rsid w:val="0055548B"/>
    <w:rsid w:val="00562C36"/>
    <w:rsid w:val="0056401E"/>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3CCA"/>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135"/>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93D"/>
    <w:rsid w:val="006E2E8D"/>
    <w:rsid w:val="006F0957"/>
    <w:rsid w:val="006F14EA"/>
    <w:rsid w:val="006F1ECA"/>
    <w:rsid w:val="006F48A3"/>
    <w:rsid w:val="006F57AA"/>
    <w:rsid w:val="00702464"/>
    <w:rsid w:val="0070273D"/>
    <w:rsid w:val="00705444"/>
    <w:rsid w:val="00707D45"/>
    <w:rsid w:val="00713EDE"/>
    <w:rsid w:val="00713FDD"/>
    <w:rsid w:val="00720E6B"/>
    <w:rsid w:val="0072218C"/>
    <w:rsid w:val="00732E33"/>
    <w:rsid w:val="0073573F"/>
    <w:rsid w:val="00741883"/>
    <w:rsid w:val="0074406D"/>
    <w:rsid w:val="00746295"/>
    <w:rsid w:val="007463EA"/>
    <w:rsid w:val="007468AC"/>
    <w:rsid w:val="00750379"/>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18F1"/>
    <w:rsid w:val="007B2B65"/>
    <w:rsid w:val="007B48F0"/>
    <w:rsid w:val="007B4CEE"/>
    <w:rsid w:val="007B5087"/>
    <w:rsid w:val="007B6D03"/>
    <w:rsid w:val="007B7A61"/>
    <w:rsid w:val="007C01A7"/>
    <w:rsid w:val="007C731D"/>
    <w:rsid w:val="007D23C1"/>
    <w:rsid w:val="007D2766"/>
    <w:rsid w:val="007D28BA"/>
    <w:rsid w:val="007D352C"/>
    <w:rsid w:val="007D41F2"/>
    <w:rsid w:val="007D46B1"/>
    <w:rsid w:val="007E017E"/>
    <w:rsid w:val="007E4168"/>
    <w:rsid w:val="007E4494"/>
    <w:rsid w:val="007E4DCF"/>
    <w:rsid w:val="007E637E"/>
    <w:rsid w:val="007E6E21"/>
    <w:rsid w:val="007F0E56"/>
    <w:rsid w:val="007F1B4F"/>
    <w:rsid w:val="007F3D7A"/>
    <w:rsid w:val="007F4124"/>
    <w:rsid w:val="007F5DFA"/>
    <w:rsid w:val="007F7B92"/>
    <w:rsid w:val="008073BD"/>
    <w:rsid w:val="00813748"/>
    <w:rsid w:val="00820A43"/>
    <w:rsid w:val="008223FD"/>
    <w:rsid w:val="008307A2"/>
    <w:rsid w:val="00830A0C"/>
    <w:rsid w:val="00830ED7"/>
    <w:rsid w:val="008435BA"/>
    <w:rsid w:val="00845B6B"/>
    <w:rsid w:val="00847F03"/>
    <w:rsid w:val="00851E1D"/>
    <w:rsid w:val="00853B9F"/>
    <w:rsid w:val="008550D8"/>
    <w:rsid w:val="008631CA"/>
    <w:rsid w:val="0086481A"/>
    <w:rsid w:val="00864B02"/>
    <w:rsid w:val="00864BF6"/>
    <w:rsid w:val="008666C9"/>
    <w:rsid w:val="00867C40"/>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4586D"/>
    <w:rsid w:val="009517BE"/>
    <w:rsid w:val="00955E31"/>
    <w:rsid w:val="009565B1"/>
    <w:rsid w:val="00960D63"/>
    <w:rsid w:val="00966AC2"/>
    <w:rsid w:val="00967071"/>
    <w:rsid w:val="00970428"/>
    <w:rsid w:val="0097072C"/>
    <w:rsid w:val="00971D45"/>
    <w:rsid w:val="00971E5D"/>
    <w:rsid w:val="0097548D"/>
    <w:rsid w:val="00976031"/>
    <w:rsid w:val="009774E6"/>
    <w:rsid w:val="00981BB6"/>
    <w:rsid w:val="00987F71"/>
    <w:rsid w:val="00993358"/>
    <w:rsid w:val="00995D04"/>
    <w:rsid w:val="00995F15"/>
    <w:rsid w:val="00996A31"/>
    <w:rsid w:val="00997434"/>
    <w:rsid w:val="009A1BB2"/>
    <w:rsid w:val="009A3A4E"/>
    <w:rsid w:val="009A5200"/>
    <w:rsid w:val="009A6A8B"/>
    <w:rsid w:val="009A7394"/>
    <w:rsid w:val="009A748D"/>
    <w:rsid w:val="009B15F4"/>
    <w:rsid w:val="009B3B78"/>
    <w:rsid w:val="009C102D"/>
    <w:rsid w:val="009C3722"/>
    <w:rsid w:val="009C4F8D"/>
    <w:rsid w:val="009C57F5"/>
    <w:rsid w:val="009D0040"/>
    <w:rsid w:val="009D0F28"/>
    <w:rsid w:val="009D0FD8"/>
    <w:rsid w:val="009D1F8B"/>
    <w:rsid w:val="009D7D99"/>
    <w:rsid w:val="009E09D0"/>
    <w:rsid w:val="009E1AFA"/>
    <w:rsid w:val="009E27DC"/>
    <w:rsid w:val="00A013FD"/>
    <w:rsid w:val="00A0583D"/>
    <w:rsid w:val="00A05A83"/>
    <w:rsid w:val="00A06606"/>
    <w:rsid w:val="00A06EDA"/>
    <w:rsid w:val="00A10B3F"/>
    <w:rsid w:val="00A11D8E"/>
    <w:rsid w:val="00A1369A"/>
    <w:rsid w:val="00A13C58"/>
    <w:rsid w:val="00A2553F"/>
    <w:rsid w:val="00A30400"/>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3FC"/>
    <w:rsid w:val="00A8687D"/>
    <w:rsid w:val="00A877A4"/>
    <w:rsid w:val="00A95E6C"/>
    <w:rsid w:val="00A9683D"/>
    <w:rsid w:val="00AA0F42"/>
    <w:rsid w:val="00AA2CAC"/>
    <w:rsid w:val="00AA4B05"/>
    <w:rsid w:val="00AA5A3A"/>
    <w:rsid w:val="00AA7BBA"/>
    <w:rsid w:val="00AB3E43"/>
    <w:rsid w:val="00AB7DE8"/>
    <w:rsid w:val="00AC19AC"/>
    <w:rsid w:val="00AC2638"/>
    <w:rsid w:val="00AC2F1F"/>
    <w:rsid w:val="00AC48C1"/>
    <w:rsid w:val="00AD1F53"/>
    <w:rsid w:val="00AD3670"/>
    <w:rsid w:val="00AD6716"/>
    <w:rsid w:val="00AD6974"/>
    <w:rsid w:val="00AD7425"/>
    <w:rsid w:val="00AE053D"/>
    <w:rsid w:val="00AE1FAA"/>
    <w:rsid w:val="00AE4FFF"/>
    <w:rsid w:val="00AE6283"/>
    <w:rsid w:val="00AF3E40"/>
    <w:rsid w:val="00B06C6C"/>
    <w:rsid w:val="00B10F82"/>
    <w:rsid w:val="00B11494"/>
    <w:rsid w:val="00B133EB"/>
    <w:rsid w:val="00B142BB"/>
    <w:rsid w:val="00B1623A"/>
    <w:rsid w:val="00B23906"/>
    <w:rsid w:val="00B23F46"/>
    <w:rsid w:val="00B27B8B"/>
    <w:rsid w:val="00B30374"/>
    <w:rsid w:val="00B3151A"/>
    <w:rsid w:val="00B3348A"/>
    <w:rsid w:val="00B33DA2"/>
    <w:rsid w:val="00B35362"/>
    <w:rsid w:val="00B36570"/>
    <w:rsid w:val="00B4041F"/>
    <w:rsid w:val="00B444C1"/>
    <w:rsid w:val="00B501FB"/>
    <w:rsid w:val="00B52C35"/>
    <w:rsid w:val="00B53FE8"/>
    <w:rsid w:val="00B6381A"/>
    <w:rsid w:val="00B63930"/>
    <w:rsid w:val="00B67A99"/>
    <w:rsid w:val="00B71DE5"/>
    <w:rsid w:val="00B740B2"/>
    <w:rsid w:val="00B74485"/>
    <w:rsid w:val="00B821E1"/>
    <w:rsid w:val="00B90C26"/>
    <w:rsid w:val="00B95DA9"/>
    <w:rsid w:val="00BA0299"/>
    <w:rsid w:val="00BA3077"/>
    <w:rsid w:val="00BA325D"/>
    <w:rsid w:val="00BA3650"/>
    <w:rsid w:val="00BA3A84"/>
    <w:rsid w:val="00BC50CF"/>
    <w:rsid w:val="00BD22BA"/>
    <w:rsid w:val="00BD2D18"/>
    <w:rsid w:val="00BD4410"/>
    <w:rsid w:val="00BD5AD4"/>
    <w:rsid w:val="00BE5DBE"/>
    <w:rsid w:val="00BE6A00"/>
    <w:rsid w:val="00BE7CD1"/>
    <w:rsid w:val="00BF50B9"/>
    <w:rsid w:val="00BF523E"/>
    <w:rsid w:val="00C013D2"/>
    <w:rsid w:val="00C035CC"/>
    <w:rsid w:val="00C03781"/>
    <w:rsid w:val="00C05646"/>
    <w:rsid w:val="00C07917"/>
    <w:rsid w:val="00C1153F"/>
    <w:rsid w:val="00C11A9D"/>
    <w:rsid w:val="00C130FD"/>
    <w:rsid w:val="00C137E6"/>
    <w:rsid w:val="00C16CD1"/>
    <w:rsid w:val="00C208C5"/>
    <w:rsid w:val="00C2137F"/>
    <w:rsid w:val="00C21C7F"/>
    <w:rsid w:val="00C224B4"/>
    <w:rsid w:val="00C23D7D"/>
    <w:rsid w:val="00C24FC5"/>
    <w:rsid w:val="00C308F3"/>
    <w:rsid w:val="00C3146C"/>
    <w:rsid w:val="00C344A7"/>
    <w:rsid w:val="00C35A26"/>
    <w:rsid w:val="00C43F6A"/>
    <w:rsid w:val="00C4583B"/>
    <w:rsid w:val="00C45A52"/>
    <w:rsid w:val="00C47FD6"/>
    <w:rsid w:val="00C50428"/>
    <w:rsid w:val="00C50D63"/>
    <w:rsid w:val="00C53F08"/>
    <w:rsid w:val="00C54217"/>
    <w:rsid w:val="00C559ED"/>
    <w:rsid w:val="00C57ADA"/>
    <w:rsid w:val="00C633F1"/>
    <w:rsid w:val="00C66657"/>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D5D9E"/>
    <w:rsid w:val="00CE4145"/>
    <w:rsid w:val="00CE4432"/>
    <w:rsid w:val="00CE5552"/>
    <w:rsid w:val="00CF3234"/>
    <w:rsid w:val="00CF73DB"/>
    <w:rsid w:val="00CF7F3B"/>
    <w:rsid w:val="00D1129D"/>
    <w:rsid w:val="00D11925"/>
    <w:rsid w:val="00D14787"/>
    <w:rsid w:val="00D1489A"/>
    <w:rsid w:val="00D14D51"/>
    <w:rsid w:val="00D22EE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3776"/>
    <w:rsid w:val="00DB733C"/>
    <w:rsid w:val="00DB76D5"/>
    <w:rsid w:val="00DC18BE"/>
    <w:rsid w:val="00DD259B"/>
    <w:rsid w:val="00DD389D"/>
    <w:rsid w:val="00DE01BC"/>
    <w:rsid w:val="00DE01E5"/>
    <w:rsid w:val="00DE0F7A"/>
    <w:rsid w:val="00DE2F60"/>
    <w:rsid w:val="00DF23CE"/>
    <w:rsid w:val="00DF284A"/>
    <w:rsid w:val="00E01BB1"/>
    <w:rsid w:val="00E02961"/>
    <w:rsid w:val="00E106A8"/>
    <w:rsid w:val="00E12AC5"/>
    <w:rsid w:val="00E151F1"/>
    <w:rsid w:val="00E1684B"/>
    <w:rsid w:val="00E233FD"/>
    <w:rsid w:val="00E34065"/>
    <w:rsid w:val="00E401B3"/>
    <w:rsid w:val="00E4298D"/>
    <w:rsid w:val="00E430E6"/>
    <w:rsid w:val="00E43D1B"/>
    <w:rsid w:val="00E45768"/>
    <w:rsid w:val="00E46141"/>
    <w:rsid w:val="00E50B20"/>
    <w:rsid w:val="00E5559B"/>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769C2"/>
    <w:rsid w:val="00F86761"/>
    <w:rsid w:val="00F92A69"/>
    <w:rsid w:val="00F97005"/>
    <w:rsid w:val="00FA0869"/>
    <w:rsid w:val="00FA23A2"/>
    <w:rsid w:val="00FA7396"/>
    <w:rsid w:val="00FB71BB"/>
    <w:rsid w:val="00FB7819"/>
    <w:rsid w:val="00FC1405"/>
    <w:rsid w:val="00FD031E"/>
    <w:rsid w:val="00FD3E47"/>
    <w:rsid w:val="00FD4240"/>
    <w:rsid w:val="00FE55D6"/>
    <w:rsid w:val="00FE55FF"/>
    <w:rsid w:val="00FE6BBF"/>
    <w:rsid w:val="00FE7255"/>
    <w:rsid w:val="00FE73DF"/>
    <w:rsid w:val="00FE78F7"/>
    <w:rsid w:val="00FF42CA"/>
    <w:rsid w:val="00FF48B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 w:type="character" w:styleId="UnresolvedMention">
    <w:name w:val="Unresolved Mention"/>
    <w:basedOn w:val="DefaultParagraphFont"/>
    <w:uiPriority w:val="99"/>
    <w:semiHidden/>
    <w:unhideWhenUsed/>
    <w:rsid w:val="007D23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150679">
      <w:bodyDiv w:val="1"/>
      <w:marLeft w:val="0"/>
      <w:marRight w:val="0"/>
      <w:marTop w:val="0"/>
      <w:marBottom w:val="0"/>
      <w:divBdr>
        <w:top w:val="none" w:sz="0" w:space="0" w:color="auto"/>
        <w:left w:val="none" w:sz="0" w:space="0" w:color="auto"/>
        <w:bottom w:val="none" w:sz="0" w:space="0" w:color="auto"/>
        <w:right w:val="none" w:sz="0" w:space="0" w:color="auto"/>
      </w:divBdr>
      <w:divsChild>
        <w:div w:id="100732195">
          <w:marLeft w:val="547"/>
          <w:marRight w:val="0"/>
          <w:marTop w:val="0"/>
          <w:marBottom w:val="0"/>
          <w:divBdr>
            <w:top w:val="none" w:sz="0" w:space="0" w:color="auto"/>
            <w:left w:val="none" w:sz="0" w:space="0" w:color="auto"/>
            <w:bottom w:val="none" w:sz="0" w:space="0" w:color="auto"/>
            <w:right w:val="none" w:sz="0" w:space="0" w:color="auto"/>
          </w:divBdr>
        </w:div>
        <w:div w:id="1551846795">
          <w:marLeft w:val="547"/>
          <w:marRight w:val="0"/>
          <w:marTop w:val="0"/>
          <w:marBottom w:val="0"/>
          <w:divBdr>
            <w:top w:val="none" w:sz="0" w:space="0" w:color="auto"/>
            <w:left w:val="none" w:sz="0" w:space="0" w:color="auto"/>
            <w:bottom w:val="none" w:sz="0" w:space="0" w:color="auto"/>
            <w:right w:val="none" w:sz="0" w:space="0" w:color="auto"/>
          </w:divBdr>
        </w:div>
        <w:div w:id="1884512795">
          <w:marLeft w:val="547"/>
          <w:marRight w:val="0"/>
          <w:marTop w:val="0"/>
          <w:marBottom w:val="0"/>
          <w:divBdr>
            <w:top w:val="none" w:sz="0" w:space="0" w:color="auto"/>
            <w:left w:val="none" w:sz="0" w:space="0" w:color="auto"/>
            <w:bottom w:val="none" w:sz="0" w:space="0" w:color="auto"/>
            <w:right w:val="none" w:sz="0" w:space="0" w:color="auto"/>
          </w:divBdr>
        </w:div>
        <w:div w:id="1778519898">
          <w:marLeft w:val="547"/>
          <w:marRight w:val="0"/>
          <w:marTop w:val="0"/>
          <w:marBottom w:val="0"/>
          <w:divBdr>
            <w:top w:val="none" w:sz="0" w:space="0" w:color="auto"/>
            <w:left w:val="none" w:sz="0" w:space="0" w:color="auto"/>
            <w:bottom w:val="none" w:sz="0" w:space="0" w:color="auto"/>
            <w:right w:val="none" w:sz="0" w:space="0" w:color="auto"/>
          </w:divBdr>
        </w:div>
        <w:div w:id="862935427">
          <w:marLeft w:val="547"/>
          <w:marRight w:val="0"/>
          <w:marTop w:val="0"/>
          <w:marBottom w:val="0"/>
          <w:divBdr>
            <w:top w:val="none" w:sz="0" w:space="0" w:color="auto"/>
            <w:left w:val="none" w:sz="0" w:space="0" w:color="auto"/>
            <w:bottom w:val="none" w:sz="0" w:space="0" w:color="auto"/>
            <w:right w:val="none" w:sz="0" w:space="0" w:color="auto"/>
          </w:divBdr>
        </w:div>
        <w:div w:id="1760172492">
          <w:marLeft w:val="547"/>
          <w:marRight w:val="0"/>
          <w:marTop w:val="0"/>
          <w:marBottom w:val="0"/>
          <w:divBdr>
            <w:top w:val="none" w:sz="0" w:space="0" w:color="auto"/>
            <w:left w:val="none" w:sz="0" w:space="0" w:color="auto"/>
            <w:bottom w:val="none" w:sz="0" w:space="0" w:color="auto"/>
            <w:right w:val="none" w:sz="0" w:space="0" w:color="auto"/>
          </w:divBdr>
        </w:div>
      </w:divsChild>
    </w:div>
    <w:div w:id="915631095">
      <w:bodyDiv w:val="1"/>
      <w:marLeft w:val="0"/>
      <w:marRight w:val="0"/>
      <w:marTop w:val="0"/>
      <w:marBottom w:val="0"/>
      <w:divBdr>
        <w:top w:val="none" w:sz="0" w:space="0" w:color="auto"/>
        <w:left w:val="none" w:sz="0" w:space="0" w:color="auto"/>
        <w:bottom w:val="none" w:sz="0" w:space="0" w:color="auto"/>
        <w:right w:val="none" w:sz="0" w:space="0" w:color="auto"/>
      </w:divBdr>
      <w:divsChild>
        <w:div w:id="421923993">
          <w:marLeft w:val="547"/>
          <w:marRight w:val="0"/>
          <w:marTop w:val="0"/>
          <w:marBottom w:val="0"/>
          <w:divBdr>
            <w:top w:val="none" w:sz="0" w:space="0" w:color="auto"/>
            <w:left w:val="none" w:sz="0" w:space="0" w:color="auto"/>
            <w:bottom w:val="none" w:sz="0" w:space="0" w:color="auto"/>
            <w:right w:val="none" w:sz="0" w:space="0" w:color="auto"/>
          </w:divBdr>
        </w:div>
        <w:div w:id="1560898982">
          <w:marLeft w:val="547"/>
          <w:marRight w:val="0"/>
          <w:marTop w:val="0"/>
          <w:marBottom w:val="0"/>
          <w:divBdr>
            <w:top w:val="none" w:sz="0" w:space="0" w:color="auto"/>
            <w:left w:val="none" w:sz="0" w:space="0" w:color="auto"/>
            <w:bottom w:val="none" w:sz="0" w:space="0" w:color="auto"/>
            <w:right w:val="none" w:sz="0" w:space="0" w:color="auto"/>
          </w:divBdr>
        </w:div>
        <w:div w:id="1825118024">
          <w:marLeft w:val="547"/>
          <w:marRight w:val="0"/>
          <w:marTop w:val="0"/>
          <w:marBottom w:val="0"/>
          <w:divBdr>
            <w:top w:val="none" w:sz="0" w:space="0" w:color="auto"/>
            <w:left w:val="none" w:sz="0" w:space="0" w:color="auto"/>
            <w:bottom w:val="none" w:sz="0" w:space="0" w:color="auto"/>
            <w:right w:val="none" w:sz="0" w:space="0" w:color="auto"/>
          </w:divBdr>
        </w:div>
      </w:divsChild>
    </w:div>
    <w:div w:id="1283611897">
      <w:bodyDiv w:val="1"/>
      <w:marLeft w:val="0"/>
      <w:marRight w:val="0"/>
      <w:marTop w:val="0"/>
      <w:marBottom w:val="0"/>
      <w:divBdr>
        <w:top w:val="none" w:sz="0" w:space="0" w:color="auto"/>
        <w:left w:val="none" w:sz="0" w:space="0" w:color="auto"/>
        <w:bottom w:val="none" w:sz="0" w:space="0" w:color="auto"/>
        <w:right w:val="none" w:sz="0" w:space="0" w:color="auto"/>
      </w:divBdr>
      <w:divsChild>
        <w:div w:id="1706712449">
          <w:marLeft w:val="547"/>
          <w:marRight w:val="0"/>
          <w:marTop w:val="0"/>
          <w:marBottom w:val="0"/>
          <w:divBdr>
            <w:top w:val="none" w:sz="0" w:space="0" w:color="auto"/>
            <w:left w:val="none" w:sz="0" w:space="0" w:color="auto"/>
            <w:bottom w:val="none" w:sz="0" w:space="0" w:color="auto"/>
            <w:right w:val="none" w:sz="0" w:space="0" w:color="auto"/>
          </w:divBdr>
        </w:div>
        <w:div w:id="1523520374">
          <w:marLeft w:val="547"/>
          <w:marRight w:val="0"/>
          <w:marTop w:val="0"/>
          <w:marBottom w:val="0"/>
          <w:divBdr>
            <w:top w:val="none" w:sz="0" w:space="0" w:color="auto"/>
            <w:left w:val="none" w:sz="0" w:space="0" w:color="auto"/>
            <w:bottom w:val="none" w:sz="0" w:space="0" w:color="auto"/>
            <w:right w:val="none" w:sz="0" w:space="0" w:color="auto"/>
          </w:divBdr>
        </w:div>
        <w:div w:id="46951803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users@googlegroups.com" TargetMode="External"/><Relationship Id="rId13" Type="http://schemas.openxmlformats.org/officeDocument/2006/relationships/hyperlink" Target="https://en.wikipedia.org/wiki/U.S._Standard_Atmosphe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cm.york.ac.uk/MC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AirChem/HYSPLITcontro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users@googlegroups.com" TargetMode="External"/><Relationship Id="rId5" Type="http://schemas.openxmlformats.org/officeDocument/2006/relationships/webSettings" Target="webSettings.xml"/><Relationship Id="rId15" Type="http://schemas.openxmlformats.org/officeDocument/2006/relationships/hyperlink" Target="http://homepage.uibk.ac.at/~c7071028/" TargetMode="External"/><Relationship Id="rId10" Type="http://schemas.openxmlformats.org/officeDocument/2006/relationships/hyperlink" Target="https://acmg.seas.harvard.edu/education/introduction-atmospheric-chemistr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cs.google.com/spreadsheets/d/1fd7mWTzMiWuuqRG9eI9g0iYyt7DymLIVpDv_rArt5Z8/edit?usp=sharing" TargetMode="External"/><Relationship Id="rId14" Type="http://schemas.openxmlformats.org/officeDocument/2006/relationships/hyperlink" Target="https://www.atmos.washington.edu/~thornton/washington-aerosol-modu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89BE8-76B5-4798-A249-A66DCDD14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9</TotalTime>
  <Pages>1</Pages>
  <Words>8307</Words>
  <Characters>4735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5548</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Wolfe, Glenn M. (GSFC-6140)</cp:lastModifiedBy>
  <cp:revision>159</cp:revision>
  <cp:lastPrinted>2023-11-03T16:34:00Z</cp:lastPrinted>
  <dcterms:created xsi:type="dcterms:W3CDTF">2012-08-01T21:40:00Z</dcterms:created>
  <dcterms:modified xsi:type="dcterms:W3CDTF">2023-11-03T16:34:00Z</dcterms:modified>
</cp:coreProperties>
</file>